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75AB2DF4"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324BB214" w14:textId="024925D0" w:rsidR="00955BC2" w:rsidRDefault="00955BC2" w:rsidP="00955BC2">
      <w:pPr>
        <w:spacing w:line="276" w:lineRule="auto"/>
        <w:jc w:val="center"/>
        <w:rPr>
          <w:rFonts w:eastAsia="Times New Roman"/>
          <w:b/>
          <w:color w:val="212529"/>
        </w:rPr>
      </w:pPr>
    </w:p>
    <w:p w14:paraId="3D80D34D" w14:textId="77777777" w:rsidR="000969C9" w:rsidRPr="00955BC2" w:rsidRDefault="000969C9" w:rsidP="00955BC2">
      <w:pPr>
        <w:spacing w:line="276" w:lineRule="auto"/>
        <w:jc w:val="center"/>
        <w:rPr>
          <w:rFonts w:eastAsia="Times New Roman"/>
          <w:b/>
          <w:color w:val="212529"/>
        </w:rPr>
      </w:pP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1236FFCD" w:rsidR="00EF7DBA" w:rsidRDefault="00EF7DBA"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3000982"/>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5A2BA7B4"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diseminarkan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3000983"/>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4224F9C7" w14:textId="0B076AA2" w:rsidR="00955BC2" w:rsidRPr="00955BC2" w:rsidRDefault="006872B7"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r w:rsidRPr="00785A71">
            <w:fldChar w:fldCharType="begin"/>
          </w:r>
          <w:r w:rsidRPr="00785A71">
            <w:instrText xml:space="preserve"> TOC \o "1-3" \h \z \u </w:instrText>
          </w:r>
          <w:r w:rsidRPr="00785A71">
            <w:fldChar w:fldCharType="separate"/>
          </w:r>
          <w:hyperlink w:anchor="_Toc113000982" w:history="1">
            <w:r w:rsidR="00955BC2" w:rsidRPr="00955BC2">
              <w:rPr>
                <w:rStyle w:val="Hyperlink"/>
                <w:noProof/>
              </w:rPr>
              <w:t>HALAMAN PENGESAHAN PEMBIMB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2 \h </w:instrText>
            </w:r>
            <w:r w:rsidR="00955BC2" w:rsidRPr="00955BC2">
              <w:rPr>
                <w:noProof/>
                <w:webHidden/>
              </w:rPr>
            </w:r>
            <w:r w:rsidR="00955BC2" w:rsidRPr="00955BC2">
              <w:rPr>
                <w:noProof/>
                <w:webHidden/>
              </w:rPr>
              <w:fldChar w:fldCharType="separate"/>
            </w:r>
            <w:r w:rsidR="00305375">
              <w:rPr>
                <w:noProof/>
                <w:webHidden/>
              </w:rPr>
              <w:t>ii</w:t>
            </w:r>
            <w:r w:rsidR="00955BC2" w:rsidRPr="00955BC2">
              <w:rPr>
                <w:noProof/>
                <w:webHidden/>
              </w:rPr>
              <w:fldChar w:fldCharType="end"/>
            </w:r>
          </w:hyperlink>
        </w:p>
        <w:p w14:paraId="1F8F257B" w14:textId="036C9C35" w:rsidR="00955BC2" w:rsidRPr="00955BC2" w:rsidRDefault="00125006"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3" w:history="1">
            <w:r w:rsidR="00955BC2" w:rsidRPr="00955BC2">
              <w:rPr>
                <w:rStyle w:val="Hyperlink"/>
                <w:rFonts w:eastAsia="Times New Roman"/>
                <w:noProof/>
              </w:rPr>
              <w:t>DAFTAR IS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3 \h </w:instrText>
            </w:r>
            <w:r w:rsidR="00955BC2" w:rsidRPr="00955BC2">
              <w:rPr>
                <w:noProof/>
                <w:webHidden/>
              </w:rPr>
            </w:r>
            <w:r w:rsidR="00955BC2" w:rsidRPr="00955BC2">
              <w:rPr>
                <w:noProof/>
                <w:webHidden/>
              </w:rPr>
              <w:fldChar w:fldCharType="separate"/>
            </w:r>
            <w:r w:rsidR="00305375">
              <w:rPr>
                <w:noProof/>
                <w:webHidden/>
              </w:rPr>
              <w:t>iii</w:t>
            </w:r>
            <w:r w:rsidR="00955BC2" w:rsidRPr="00955BC2">
              <w:rPr>
                <w:noProof/>
                <w:webHidden/>
              </w:rPr>
              <w:fldChar w:fldCharType="end"/>
            </w:r>
          </w:hyperlink>
        </w:p>
        <w:p w14:paraId="519D9F86" w14:textId="427929E1" w:rsidR="00955BC2" w:rsidRPr="00955BC2" w:rsidRDefault="00125006"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4" w:history="1">
            <w:r w:rsidR="00955BC2" w:rsidRPr="00955BC2">
              <w:rPr>
                <w:rStyle w:val="Hyperlink"/>
                <w:rFonts w:eastAsia="Times New Roman"/>
                <w:noProof/>
              </w:rPr>
              <w:t>DAFTAR TAB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4 \h </w:instrText>
            </w:r>
            <w:r w:rsidR="00955BC2" w:rsidRPr="00955BC2">
              <w:rPr>
                <w:noProof/>
                <w:webHidden/>
              </w:rPr>
            </w:r>
            <w:r w:rsidR="00955BC2" w:rsidRPr="00955BC2">
              <w:rPr>
                <w:noProof/>
                <w:webHidden/>
              </w:rPr>
              <w:fldChar w:fldCharType="separate"/>
            </w:r>
            <w:r w:rsidR="00305375">
              <w:rPr>
                <w:noProof/>
                <w:webHidden/>
              </w:rPr>
              <w:t>v</w:t>
            </w:r>
            <w:r w:rsidR="00955BC2" w:rsidRPr="00955BC2">
              <w:rPr>
                <w:noProof/>
                <w:webHidden/>
              </w:rPr>
              <w:fldChar w:fldCharType="end"/>
            </w:r>
          </w:hyperlink>
        </w:p>
        <w:p w14:paraId="26FDA83B" w14:textId="1CDAC164" w:rsidR="00955BC2" w:rsidRPr="00955BC2" w:rsidRDefault="00125006"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5" w:history="1">
            <w:r w:rsidR="00955BC2" w:rsidRPr="00955BC2">
              <w:rPr>
                <w:rStyle w:val="Hyperlink"/>
                <w:noProof/>
              </w:rPr>
              <w:t>DAFTAR GAMBA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5 \h </w:instrText>
            </w:r>
            <w:r w:rsidR="00955BC2" w:rsidRPr="00955BC2">
              <w:rPr>
                <w:noProof/>
                <w:webHidden/>
              </w:rPr>
            </w:r>
            <w:r w:rsidR="00955BC2" w:rsidRPr="00955BC2">
              <w:rPr>
                <w:noProof/>
                <w:webHidden/>
              </w:rPr>
              <w:fldChar w:fldCharType="separate"/>
            </w:r>
            <w:r w:rsidR="00305375">
              <w:rPr>
                <w:noProof/>
                <w:webHidden/>
              </w:rPr>
              <w:t>vi</w:t>
            </w:r>
            <w:r w:rsidR="00955BC2" w:rsidRPr="00955BC2">
              <w:rPr>
                <w:noProof/>
                <w:webHidden/>
              </w:rPr>
              <w:fldChar w:fldCharType="end"/>
            </w:r>
          </w:hyperlink>
        </w:p>
        <w:p w14:paraId="6C2B9D06" w14:textId="3C58141F" w:rsidR="00955BC2" w:rsidRPr="00955BC2" w:rsidRDefault="00125006"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6" w:history="1">
            <w:r w:rsidR="00955BC2" w:rsidRPr="00955BC2">
              <w:rPr>
                <w:rStyle w:val="Hyperlink"/>
                <w:rFonts w:eastAsia="Times New Roman"/>
                <w:noProof/>
              </w:rPr>
              <w:t>BAB I  PENDAHULU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6 \h </w:instrText>
            </w:r>
            <w:r w:rsidR="00955BC2" w:rsidRPr="00955BC2">
              <w:rPr>
                <w:noProof/>
                <w:webHidden/>
              </w:rPr>
            </w:r>
            <w:r w:rsidR="00955BC2" w:rsidRPr="00955BC2">
              <w:rPr>
                <w:noProof/>
                <w:webHidden/>
              </w:rPr>
              <w:fldChar w:fldCharType="separate"/>
            </w:r>
            <w:r w:rsidR="00305375">
              <w:rPr>
                <w:noProof/>
                <w:webHidden/>
              </w:rPr>
              <w:t>1</w:t>
            </w:r>
            <w:r w:rsidR="00955BC2" w:rsidRPr="00955BC2">
              <w:rPr>
                <w:noProof/>
                <w:webHidden/>
              </w:rPr>
              <w:fldChar w:fldCharType="end"/>
            </w:r>
          </w:hyperlink>
        </w:p>
        <w:p w14:paraId="6033D4DB" w14:textId="5E11C407"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7" w:history="1">
            <w:r w:rsidR="00955BC2" w:rsidRPr="00955BC2">
              <w:rPr>
                <w:rStyle w:val="Hyperlink"/>
                <w:rFonts w:eastAsia="Times New Roman"/>
                <w:noProof/>
              </w:rPr>
              <w:t>1.1.</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Latar Belaka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7 \h </w:instrText>
            </w:r>
            <w:r w:rsidR="00955BC2" w:rsidRPr="00955BC2">
              <w:rPr>
                <w:noProof/>
                <w:webHidden/>
              </w:rPr>
            </w:r>
            <w:r w:rsidR="00955BC2" w:rsidRPr="00955BC2">
              <w:rPr>
                <w:noProof/>
                <w:webHidden/>
              </w:rPr>
              <w:fldChar w:fldCharType="separate"/>
            </w:r>
            <w:r w:rsidR="00305375">
              <w:rPr>
                <w:noProof/>
                <w:webHidden/>
              </w:rPr>
              <w:t>1</w:t>
            </w:r>
            <w:r w:rsidR="00955BC2" w:rsidRPr="00955BC2">
              <w:rPr>
                <w:noProof/>
                <w:webHidden/>
              </w:rPr>
              <w:fldChar w:fldCharType="end"/>
            </w:r>
          </w:hyperlink>
        </w:p>
        <w:p w14:paraId="3F79C221" w14:textId="3873CAED"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8" w:history="1">
            <w:r w:rsidR="00955BC2" w:rsidRPr="00955BC2">
              <w:rPr>
                <w:rStyle w:val="Hyperlink"/>
                <w:rFonts w:eastAsia="Times New Roman"/>
                <w:noProof/>
              </w:rPr>
              <w:t>1.2.</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Rumusan Masalah</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8 \h </w:instrText>
            </w:r>
            <w:r w:rsidR="00955BC2" w:rsidRPr="00955BC2">
              <w:rPr>
                <w:noProof/>
                <w:webHidden/>
              </w:rPr>
            </w:r>
            <w:r w:rsidR="00955BC2" w:rsidRPr="00955BC2">
              <w:rPr>
                <w:noProof/>
                <w:webHidden/>
              </w:rPr>
              <w:fldChar w:fldCharType="separate"/>
            </w:r>
            <w:r w:rsidR="00305375">
              <w:rPr>
                <w:noProof/>
                <w:webHidden/>
              </w:rPr>
              <w:t>2</w:t>
            </w:r>
            <w:r w:rsidR="00955BC2" w:rsidRPr="00955BC2">
              <w:rPr>
                <w:noProof/>
                <w:webHidden/>
              </w:rPr>
              <w:fldChar w:fldCharType="end"/>
            </w:r>
          </w:hyperlink>
        </w:p>
        <w:p w14:paraId="3D194D65" w14:textId="2B940EC7"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9" w:history="1">
            <w:r w:rsidR="00955BC2" w:rsidRPr="00955BC2">
              <w:rPr>
                <w:rStyle w:val="Hyperlink"/>
                <w:rFonts w:eastAsia="Times New Roman"/>
                <w:noProof/>
              </w:rPr>
              <w:t>1.3.</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Batasan Masalah</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9 \h </w:instrText>
            </w:r>
            <w:r w:rsidR="00955BC2" w:rsidRPr="00955BC2">
              <w:rPr>
                <w:noProof/>
                <w:webHidden/>
              </w:rPr>
            </w:r>
            <w:r w:rsidR="00955BC2" w:rsidRPr="00955BC2">
              <w:rPr>
                <w:noProof/>
                <w:webHidden/>
              </w:rPr>
              <w:fldChar w:fldCharType="separate"/>
            </w:r>
            <w:r w:rsidR="00305375">
              <w:rPr>
                <w:noProof/>
                <w:webHidden/>
              </w:rPr>
              <w:t>2</w:t>
            </w:r>
            <w:r w:rsidR="00955BC2" w:rsidRPr="00955BC2">
              <w:rPr>
                <w:noProof/>
                <w:webHidden/>
              </w:rPr>
              <w:fldChar w:fldCharType="end"/>
            </w:r>
          </w:hyperlink>
        </w:p>
        <w:p w14:paraId="0EBAFAA1" w14:textId="46A3E48A"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0" w:history="1">
            <w:r w:rsidR="00955BC2" w:rsidRPr="00955BC2">
              <w:rPr>
                <w:rStyle w:val="Hyperlink"/>
                <w:rFonts w:eastAsia="Times New Roman"/>
                <w:noProof/>
              </w:rPr>
              <w:t>1.4.</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Tujuan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0 \h </w:instrText>
            </w:r>
            <w:r w:rsidR="00955BC2" w:rsidRPr="00955BC2">
              <w:rPr>
                <w:noProof/>
                <w:webHidden/>
              </w:rPr>
            </w:r>
            <w:r w:rsidR="00955BC2" w:rsidRPr="00955BC2">
              <w:rPr>
                <w:noProof/>
                <w:webHidden/>
              </w:rPr>
              <w:fldChar w:fldCharType="separate"/>
            </w:r>
            <w:r w:rsidR="00305375">
              <w:rPr>
                <w:noProof/>
                <w:webHidden/>
              </w:rPr>
              <w:t>2</w:t>
            </w:r>
            <w:r w:rsidR="00955BC2" w:rsidRPr="00955BC2">
              <w:rPr>
                <w:noProof/>
                <w:webHidden/>
              </w:rPr>
              <w:fldChar w:fldCharType="end"/>
            </w:r>
          </w:hyperlink>
        </w:p>
        <w:p w14:paraId="362DAB49" w14:textId="04D35575"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1" w:history="1">
            <w:r w:rsidR="00955BC2" w:rsidRPr="00955BC2">
              <w:rPr>
                <w:rStyle w:val="Hyperlink"/>
                <w:rFonts w:eastAsia="Times New Roman"/>
                <w:noProof/>
              </w:rPr>
              <w:t>1.5.</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Manfaat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1 \h </w:instrText>
            </w:r>
            <w:r w:rsidR="00955BC2" w:rsidRPr="00955BC2">
              <w:rPr>
                <w:noProof/>
                <w:webHidden/>
              </w:rPr>
            </w:r>
            <w:r w:rsidR="00955BC2" w:rsidRPr="00955BC2">
              <w:rPr>
                <w:noProof/>
                <w:webHidden/>
              </w:rPr>
              <w:fldChar w:fldCharType="separate"/>
            </w:r>
            <w:r w:rsidR="00305375">
              <w:rPr>
                <w:noProof/>
                <w:webHidden/>
              </w:rPr>
              <w:t>3</w:t>
            </w:r>
            <w:r w:rsidR="00955BC2" w:rsidRPr="00955BC2">
              <w:rPr>
                <w:noProof/>
                <w:webHidden/>
              </w:rPr>
              <w:fldChar w:fldCharType="end"/>
            </w:r>
          </w:hyperlink>
        </w:p>
        <w:p w14:paraId="1110DD39" w14:textId="2C9E9ADB"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2" w:history="1">
            <w:r w:rsidR="00955BC2" w:rsidRPr="00955BC2">
              <w:rPr>
                <w:rStyle w:val="Hyperlink"/>
                <w:rFonts w:eastAsia="Times New Roman"/>
                <w:noProof/>
              </w:rPr>
              <w:t>1.6.</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Tahapan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2 \h </w:instrText>
            </w:r>
            <w:r w:rsidR="00955BC2" w:rsidRPr="00955BC2">
              <w:rPr>
                <w:noProof/>
                <w:webHidden/>
              </w:rPr>
            </w:r>
            <w:r w:rsidR="00955BC2" w:rsidRPr="00955BC2">
              <w:rPr>
                <w:noProof/>
                <w:webHidden/>
              </w:rPr>
              <w:fldChar w:fldCharType="separate"/>
            </w:r>
            <w:r w:rsidR="00305375">
              <w:rPr>
                <w:noProof/>
                <w:webHidden/>
              </w:rPr>
              <w:t>3</w:t>
            </w:r>
            <w:r w:rsidR="00955BC2" w:rsidRPr="00955BC2">
              <w:rPr>
                <w:noProof/>
                <w:webHidden/>
              </w:rPr>
              <w:fldChar w:fldCharType="end"/>
            </w:r>
          </w:hyperlink>
        </w:p>
        <w:p w14:paraId="4F03950B" w14:textId="483CE481"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3" w:history="1">
            <w:r w:rsidR="00955BC2" w:rsidRPr="00955BC2">
              <w:rPr>
                <w:rStyle w:val="Hyperlink"/>
                <w:rFonts w:eastAsia="Times New Roman"/>
                <w:noProof/>
              </w:rPr>
              <w:t>1.7.</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Sistematika Penulis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3 \h </w:instrText>
            </w:r>
            <w:r w:rsidR="00955BC2" w:rsidRPr="00955BC2">
              <w:rPr>
                <w:noProof/>
                <w:webHidden/>
              </w:rPr>
            </w:r>
            <w:r w:rsidR="00955BC2" w:rsidRPr="00955BC2">
              <w:rPr>
                <w:noProof/>
                <w:webHidden/>
              </w:rPr>
              <w:fldChar w:fldCharType="separate"/>
            </w:r>
            <w:r w:rsidR="00305375">
              <w:rPr>
                <w:noProof/>
                <w:webHidden/>
              </w:rPr>
              <w:t>4</w:t>
            </w:r>
            <w:r w:rsidR="00955BC2" w:rsidRPr="00955BC2">
              <w:rPr>
                <w:noProof/>
                <w:webHidden/>
              </w:rPr>
              <w:fldChar w:fldCharType="end"/>
            </w:r>
          </w:hyperlink>
        </w:p>
        <w:p w14:paraId="5779AFD2" w14:textId="02B31D61" w:rsidR="00955BC2" w:rsidRPr="00955BC2" w:rsidRDefault="00125006"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4" w:history="1">
            <w:r w:rsidR="00955BC2" w:rsidRPr="00955BC2">
              <w:rPr>
                <w:rStyle w:val="Hyperlink"/>
                <w:rFonts w:eastAsia="Times New Roman"/>
                <w:noProof/>
              </w:rPr>
              <w:t>BAB II TINJAUAN LITERATU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4 \h </w:instrText>
            </w:r>
            <w:r w:rsidR="00955BC2" w:rsidRPr="00955BC2">
              <w:rPr>
                <w:noProof/>
                <w:webHidden/>
              </w:rPr>
            </w:r>
            <w:r w:rsidR="00955BC2" w:rsidRPr="00955BC2">
              <w:rPr>
                <w:noProof/>
                <w:webHidden/>
              </w:rPr>
              <w:fldChar w:fldCharType="separate"/>
            </w:r>
            <w:r w:rsidR="00305375">
              <w:rPr>
                <w:noProof/>
                <w:webHidden/>
              </w:rPr>
              <w:t>5</w:t>
            </w:r>
            <w:r w:rsidR="00955BC2" w:rsidRPr="00955BC2">
              <w:rPr>
                <w:noProof/>
                <w:webHidden/>
              </w:rPr>
              <w:fldChar w:fldCharType="end"/>
            </w:r>
          </w:hyperlink>
        </w:p>
        <w:p w14:paraId="725AE98C" w14:textId="7E0E02FF"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5" w:history="1">
            <w:r w:rsidR="00955BC2" w:rsidRPr="00955BC2">
              <w:rPr>
                <w:rStyle w:val="Hyperlink"/>
                <w:noProof/>
              </w:rPr>
              <w:t>2.1.</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noProof/>
              </w:rPr>
              <w:t>Landasan Teor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5 \h </w:instrText>
            </w:r>
            <w:r w:rsidR="00955BC2" w:rsidRPr="00955BC2">
              <w:rPr>
                <w:noProof/>
                <w:webHidden/>
              </w:rPr>
            </w:r>
            <w:r w:rsidR="00955BC2" w:rsidRPr="00955BC2">
              <w:rPr>
                <w:noProof/>
                <w:webHidden/>
              </w:rPr>
              <w:fldChar w:fldCharType="separate"/>
            </w:r>
            <w:r w:rsidR="00305375">
              <w:rPr>
                <w:noProof/>
                <w:webHidden/>
              </w:rPr>
              <w:t>5</w:t>
            </w:r>
            <w:r w:rsidR="00955BC2" w:rsidRPr="00955BC2">
              <w:rPr>
                <w:noProof/>
                <w:webHidden/>
              </w:rPr>
              <w:fldChar w:fldCharType="end"/>
            </w:r>
          </w:hyperlink>
        </w:p>
        <w:p w14:paraId="24BE8D08" w14:textId="6256FBAE"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6" w:history="1">
            <w:r w:rsidR="00955BC2" w:rsidRPr="00955BC2">
              <w:rPr>
                <w:rStyle w:val="Hyperlink"/>
                <w:noProof/>
              </w:rPr>
              <w:t>2.1.1. Hanacaraka Aksara Jaw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6 \h </w:instrText>
            </w:r>
            <w:r w:rsidR="00955BC2" w:rsidRPr="00955BC2">
              <w:rPr>
                <w:noProof/>
                <w:webHidden/>
              </w:rPr>
            </w:r>
            <w:r w:rsidR="00955BC2" w:rsidRPr="00955BC2">
              <w:rPr>
                <w:noProof/>
                <w:webHidden/>
              </w:rPr>
              <w:fldChar w:fldCharType="separate"/>
            </w:r>
            <w:r w:rsidR="00305375">
              <w:rPr>
                <w:noProof/>
                <w:webHidden/>
              </w:rPr>
              <w:t>5</w:t>
            </w:r>
            <w:r w:rsidR="00955BC2" w:rsidRPr="00955BC2">
              <w:rPr>
                <w:noProof/>
                <w:webHidden/>
              </w:rPr>
              <w:fldChar w:fldCharType="end"/>
            </w:r>
          </w:hyperlink>
        </w:p>
        <w:p w14:paraId="3D353869" w14:textId="7439D687"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7" w:history="1">
            <w:r w:rsidR="00955BC2" w:rsidRPr="00955BC2">
              <w:rPr>
                <w:rStyle w:val="Hyperlink"/>
                <w:noProof/>
              </w:rPr>
              <w:t>2.1.2. Pengenalan Karakter Tulisan Tang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7 \h </w:instrText>
            </w:r>
            <w:r w:rsidR="00955BC2" w:rsidRPr="00955BC2">
              <w:rPr>
                <w:noProof/>
                <w:webHidden/>
              </w:rPr>
            </w:r>
            <w:r w:rsidR="00955BC2" w:rsidRPr="00955BC2">
              <w:rPr>
                <w:noProof/>
                <w:webHidden/>
              </w:rPr>
              <w:fldChar w:fldCharType="separate"/>
            </w:r>
            <w:r w:rsidR="00305375">
              <w:rPr>
                <w:noProof/>
                <w:webHidden/>
              </w:rPr>
              <w:t>5</w:t>
            </w:r>
            <w:r w:rsidR="00955BC2" w:rsidRPr="00955BC2">
              <w:rPr>
                <w:noProof/>
                <w:webHidden/>
              </w:rPr>
              <w:fldChar w:fldCharType="end"/>
            </w:r>
          </w:hyperlink>
        </w:p>
        <w:p w14:paraId="3DC1D914" w14:textId="0077987D"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8" w:history="1">
            <w:r w:rsidR="00955BC2" w:rsidRPr="00955BC2">
              <w:rPr>
                <w:rStyle w:val="Hyperlink"/>
                <w:noProof/>
              </w:rPr>
              <w:t xml:space="preserve">2.1.3. </w:t>
            </w:r>
            <w:r w:rsidR="00955BC2" w:rsidRPr="00955BC2">
              <w:rPr>
                <w:rStyle w:val="Hyperlink"/>
                <w:i/>
                <w:iCs/>
                <w:noProof/>
              </w:rPr>
              <w:t>Machine Learn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8 \h </w:instrText>
            </w:r>
            <w:r w:rsidR="00955BC2" w:rsidRPr="00955BC2">
              <w:rPr>
                <w:noProof/>
                <w:webHidden/>
              </w:rPr>
            </w:r>
            <w:r w:rsidR="00955BC2" w:rsidRPr="00955BC2">
              <w:rPr>
                <w:noProof/>
                <w:webHidden/>
              </w:rPr>
              <w:fldChar w:fldCharType="separate"/>
            </w:r>
            <w:r w:rsidR="00305375">
              <w:rPr>
                <w:noProof/>
                <w:webHidden/>
              </w:rPr>
              <w:t>6</w:t>
            </w:r>
            <w:r w:rsidR="00955BC2" w:rsidRPr="00955BC2">
              <w:rPr>
                <w:noProof/>
                <w:webHidden/>
              </w:rPr>
              <w:fldChar w:fldCharType="end"/>
            </w:r>
          </w:hyperlink>
        </w:p>
        <w:p w14:paraId="50B1B24D" w14:textId="2DEA2839"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9" w:history="1">
            <w:r w:rsidR="00955BC2" w:rsidRPr="00955BC2">
              <w:rPr>
                <w:rStyle w:val="Hyperlink"/>
                <w:noProof/>
              </w:rPr>
              <w:t>2.1.4. Augmentasi Data Gamba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9 \h </w:instrText>
            </w:r>
            <w:r w:rsidR="00955BC2" w:rsidRPr="00955BC2">
              <w:rPr>
                <w:noProof/>
                <w:webHidden/>
              </w:rPr>
            </w:r>
            <w:r w:rsidR="00955BC2" w:rsidRPr="00955BC2">
              <w:rPr>
                <w:noProof/>
                <w:webHidden/>
              </w:rPr>
              <w:fldChar w:fldCharType="separate"/>
            </w:r>
            <w:r w:rsidR="00305375">
              <w:rPr>
                <w:noProof/>
                <w:webHidden/>
              </w:rPr>
              <w:t>6</w:t>
            </w:r>
            <w:r w:rsidR="00955BC2" w:rsidRPr="00955BC2">
              <w:rPr>
                <w:noProof/>
                <w:webHidden/>
              </w:rPr>
              <w:fldChar w:fldCharType="end"/>
            </w:r>
          </w:hyperlink>
        </w:p>
        <w:p w14:paraId="4C120C3D" w14:textId="5EDDA99C"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0" w:history="1">
            <w:r w:rsidR="00955BC2" w:rsidRPr="00955BC2">
              <w:rPr>
                <w:rStyle w:val="Hyperlink"/>
                <w:noProof/>
              </w:rPr>
              <w:t>2.1.5. Pengolahan Citr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0 \h </w:instrText>
            </w:r>
            <w:r w:rsidR="00955BC2" w:rsidRPr="00955BC2">
              <w:rPr>
                <w:noProof/>
                <w:webHidden/>
              </w:rPr>
            </w:r>
            <w:r w:rsidR="00955BC2" w:rsidRPr="00955BC2">
              <w:rPr>
                <w:noProof/>
                <w:webHidden/>
              </w:rPr>
              <w:fldChar w:fldCharType="separate"/>
            </w:r>
            <w:r w:rsidR="00305375">
              <w:rPr>
                <w:noProof/>
                <w:webHidden/>
              </w:rPr>
              <w:t>7</w:t>
            </w:r>
            <w:r w:rsidR="00955BC2" w:rsidRPr="00955BC2">
              <w:rPr>
                <w:noProof/>
                <w:webHidden/>
              </w:rPr>
              <w:fldChar w:fldCharType="end"/>
            </w:r>
          </w:hyperlink>
        </w:p>
        <w:p w14:paraId="6B6C58F3" w14:textId="122B555A"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1" w:history="1">
            <w:r w:rsidR="00955BC2" w:rsidRPr="00955BC2">
              <w:rPr>
                <w:rStyle w:val="Hyperlink"/>
                <w:noProof/>
              </w:rPr>
              <w:t xml:space="preserve">2.1.6. </w:t>
            </w:r>
            <w:r w:rsidR="00955BC2" w:rsidRPr="00955BC2">
              <w:rPr>
                <w:rStyle w:val="Hyperlink"/>
                <w:i/>
                <w:iCs/>
                <w:noProof/>
              </w:rPr>
              <w:t>Scale Invariant Feature Transform</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1 \h </w:instrText>
            </w:r>
            <w:r w:rsidR="00955BC2" w:rsidRPr="00955BC2">
              <w:rPr>
                <w:noProof/>
                <w:webHidden/>
              </w:rPr>
            </w:r>
            <w:r w:rsidR="00955BC2" w:rsidRPr="00955BC2">
              <w:rPr>
                <w:noProof/>
                <w:webHidden/>
              </w:rPr>
              <w:fldChar w:fldCharType="separate"/>
            </w:r>
            <w:r w:rsidR="00305375">
              <w:rPr>
                <w:noProof/>
                <w:webHidden/>
              </w:rPr>
              <w:t>9</w:t>
            </w:r>
            <w:r w:rsidR="00955BC2" w:rsidRPr="00955BC2">
              <w:rPr>
                <w:noProof/>
                <w:webHidden/>
              </w:rPr>
              <w:fldChar w:fldCharType="end"/>
            </w:r>
          </w:hyperlink>
        </w:p>
        <w:p w14:paraId="369D457C" w14:textId="02D11E6B"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2" w:history="1">
            <w:r w:rsidR="00955BC2" w:rsidRPr="00955BC2">
              <w:rPr>
                <w:rStyle w:val="Hyperlink"/>
                <w:noProof/>
                <w:lang w:val="en-US" w:eastAsia="zh-CN"/>
              </w:rPr>
              <w:t>2.</w:t>
            </w:r>
            <w:r w:rsidR="00955BC2" w:rsidRPr="00955BC2">
              <w:rPr>
                <w:rStyle w:val="Hyperlink"/>
                <w:noProof/>
              </w:rPr>
              <w:t xml:space="preserve">1.7. </w:t>
            </w:r>
            <w:r w:rsidR="00955BC2" w:rsidRPr="00955BC2">
              <w:rPr>
                <w:rStyle w:val="Hyperlink"/>
                <w:i/>
                <w:iCs/>
                <w:noProof/>
              </w:rPr>
              <w:t>K-Means Cluster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2 \h </w:instrText>
            </w:r>
            <w:r w:rsidR="00955BC2" w:rsidRPr="00955BC2">
              <w:rPr>
                <w:noProof/>
                <w:webHidden/>
              </w:rPr>
            </w:r>
            <w:r w:rsidR="00955BC2" w:rsidRPr="00955BC2">
              <w:rPr>
                <w:noProof/>
                <w:webHidden/>
              </w:rPr>
              <w:fldChar w:fldCharType="separate"/>
            </w:r>
            <w:r w:rsidR="00305375">
              <w:rPr>
                <w:noProof/>
                <w:webHidden/>
              </w:rPr>
              <w:t>11</w:t>
            </w:r>
            <w:r w:rsidR="00955BC2" w:rsidRPr="00955BC2">
              <w:rPr>
                <w:noProof/>
                <w:webHidden/>
              </w:rPr>
              <w:fldChar w:fldCharType="end"/>
            </w:r>
          </w:hyperlink>
        </w:p>
        <w:p w14:paraId="4A7F6C67" w14:textId="3647254C"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3" w:history="1">
            <w:r w:rsidR="00955BC2" w:rsidRPr="00955BC2">
              <w:rPr>
                <w:rStyle w:val="Hyperlink"/>
                <w:noProof/>
              </w:rPr>
              <w:t xml:space="preserve">2.1.8. </w:t>
            </w:r>
            <w:r w:rsidR="00955BC2" w:rsidRPr="00955BC2">
              <w:rPr>
                <w:rStyle w:val="Hyperlink"/>
                <w:i/>
                <w:iCs/>
                <w:noProof/>
              </w:rPr>
              <w:t>Bag of Word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3 \h </w:instrText>
            </w:r>
            <w:r w:rsidR="00955BC2" w:rsidRPr="00955BC2">
              <w:rPr>
                <w:noProof/>
                <w:webHidden/>
              </w:rPr>
            </w:r>
            <w:r w:rsidR="00955BC2" w:rsidRPr="00955BC2">
              <w:rPr>
                <w:noProof/>
                <w:webHidden/>
              </w:rPr>
              <w:fldChar w:fldCharType="separate"/>
            </w:r>
            <w:r w:rsidR="00305375">
              <w:rPr>
                <w:noProof/>
                <w:webHidden/>
              </w:rPr>
              <w:t>12</w:t>
            </w:r>
            <w:r w:rsidR="00955BC2" w:rsidRPr="00955BC2">
              <w:rPr>
                <w:noProof/>
                <w:webHidden/>
              </w:rPr>
              <w:fldChar w:fldCharType="end"/>
            </w:r>
          </w:hyperlink>
        </w:p>
        <w:p w14:paraId="156E9AC4" w14:textId="49A8F4A6"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4" w:history="1">
            <w:r w:rsidR="00955BC2" w:rsidRPr="00955BC2">
              <w:rPr>
                <w:rStyle w:val="Hyperlink"/>
                <w:noProof/>
              </w:rPr>
              <w:t xml:space="preserve">2.1.9. </w:t>
            </w:r>
            <w:r w:rsidR="00955BC2" w:rsidRPr="00955BC2">
              <w:rPr>
                <w:rStyle w:val="Hyperlink"/>
                <w:i/>
                <w:iCs/>
                <w:noProof/>
              </w:rPr>
              <w:t>Feature Scal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4 \h </w:instrText>
            </w:r>
            <w:r w:rsidR="00955BC2" w:rsidRPr="00955BC2">
              <w:rPr>
                <w:noProof/>
                <w:webHidden/>
              </w:rPr>
            </w:r>
            <w:r w:rsidR="00955BC2" w:rsidRPr="00955BC2">
              <w:rPr>
                <w:noProof/>
                <w:webHidden/>
              </w:rPr>
              <w:fldChar w:fldCharType="separate"/>
            </w:r>
            <w:r w:rsidR="00305375">
              <w:rPr>
                <w:noProof/>
                <w:webHidden/>
              </w:rPr>
              <w:t>12</w:t>
            </w:r>
            <w:r w:rsidR="00955BC2" w:rsidRPr="00955BC2">
              <w:rPr>
                <w:noProof/>
                <w:webHidden/>
              </w:rPr>
              <w:fldChar w:fldCharType="end"/>
            </w:r>
          </w:hyperlink>
        </w:p>
        <w:p w14:paraId="4F340188" w14:textId="30C3D0E1"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5" w:history="1">
            <w:r w:rsidR="00955BC2" w:rsidRPr="00955BC2">
              <w:rPr>
                <w:rStyle w:val="Hyperlink"/>
                <w:noProof/>
              </w:rPr>
              <w:t>2.1.10. Support Vector Machine</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5 \h </w:instrText>
            </w:r>
            <w:r w:rsidR="00955BC2" w:rsidRPr="00955BC2">
              <w:rPr>
                <w:noProof/>
                <w:webHidden/>
              </w:rPr>
            </w:r>
            <w:r w:rsidR="00955BC2" w:rsidRPr="00955BC2">
              <w:rPr>
                <w:noProof/>
                <w:webHidden/>
              </w:rPr>
              <w:fldChar w:fldCharType="separate"/>
            </w:r>
            <w:r w:rsidR="00305375">
              <w:rPr>
                <w:noProof/>
                <w:webHidden/>
              </w:rPr>
              <w:t>13</w:t>
            </w:r>
            <w:r w:rsidR="00955BC2" w:rsidRPr="00955BC2">
              <w:rPr>
                <w:noProof/>
                <w:webHidden/>
              </w:rPr>
              <w:fldChar w:fldCharType="end"/>
            </w:r>
          </w:hyperlink>
        </w:p>
        <w:p w14:paraId="192B9E51" w14:textId="6DFC06C8"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6" w:history="1">
            <w:r w:rsidR="00955BC2" w:rsidRPr="00955BC2">
              <w:rPr>
                <w:rStyle w:val="Hyperlink"/>
                <w:noProof/>
                <w:lang w:val="en-US" w:eastAsia="zh-CN"/>
              </w:rPr>
              <w:t>2.1</w:t>
            </w:r>
            <w:r w:rsidR="00955BC2" w:rsidRPr="00955BC2">
              <w:rPr>
                <w:rStyle w:val="Hyperlink"/>
                <w:noProof/>
              </w:rPr>
              <w:t>.11. Optimasi Parameter Mod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6 \h </w:instrText>
            </w:r>
            <w:r w:rsidR="00955BC2" w:rsidRPr="00955BC2">
              <w:rPr>
                <w:noProof/>
                <w:webHidden/>
              </w:rPr>
            </w:r>
            <w:r w:rsidR="00955BC2" w:rsidRPr="00955BC2">
              <w:rPr>
                <w:noProof/>
                <w:webHidden/>
              </w:rPr>
              <w:fldChar w:fldCharType="separate"/>
            </w:r>
            <w:r w:rsidR="00305375">
              <w:rPr>
                <w:noProof/>
                <w:webHidden/>
              </w:rPr>
              <w:t>16</w:t>
            </w:r>
            <w:r w:rsidR="00955BC2" w:rsidRPr="00955BC2">
              <w:rPr>
                <w:noProof/>
                <w:webHidden/>
              </w:rPr>
              <w:fldChar w:fldCharType="end"/>
            </w:r>
          </w:hyperlink>
        </w:p>
        <w:p w14:paraId="39655015" w14:textId="3D817358"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7" w:history="1">
            <w:r w:rsidR="00955BC2" w:rsidRPr="00955BC2">
              <w:rPr>
                <w:rStyle w:val="Hyperlink"/>
                <w:noProof/>
              </w:rPr>
              <w:t>2.1.12. Evaluas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7 \h </w:instrText>
            </w:r>
            <w:r w:rsidR="00955BC2" w:rsidRPr="00955BC2">
              <w:rPr>
                <w:noProof/>
                <w:webHidden/>
              </w:rPr>
            </w:r>
            <w:r w:rsidR="00955BC2" w:rsidRPr="00955BC2">
              <w:rPr>
                <w:noProof/>
                <w:webHidden/>
              </w:rPr>
              <w:fldChar w:fldCharType="separate"/>
            </w:r>
            <w:r w:rsidR="00305375">
              <w:rPr>
                <w:noProof/>
                <w:webHidden/>
              </w:rPr>
              <w:t>16</w:t>
            </w:r>
            <w:r w:rsidR="00955BC2" w:rsidRPr="00955BC2">
              <w:rPr>
                <w:noProof/>
                <w:webHidden/>
              </w:rPr>
              <w:fldChar w:fldCharType="end"/>
            </w:r>
          </w:hyperlink>
        </w:p>
        <w:p w14:paraId="7EBE1A7B" w14:textId="7B6D1C43" w:rsidR="00955BC2" w:rsidRPr="00955BC2" w:rsidRDefault="0012500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8" w:history="1">
            <w:r w:rsidR="00955BC2" w:rsidRPr="00955BC2">
              <w:rPr>
                <w:rStyle w:val="Hyperlink"/>
                <w:noProof/>
              </w:rPr>
              <w:t>2.2.</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noProof/>
              </w:rPr>
              <w:t>Studi Literatu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8 \h </w:instrText>
            </w:r>
            <w:r w:rsidR="00955BC2" w:rsidRPr="00955BC2">
              <w:rPr>
                <w:noProof/>
                <w:webHidden/>
              </w:rPr>
            </w:r>
            <w:r w:rsidR="00955BC2" w:rsidRPr="00955BC2">
              <w:rPr>
                <w:noProof/>
                <w:webHidden/>
              </w:rPr>
              <w:fldChar w:fldCharType="separate"/>
            </w:r>
            <w:r w:rsidR="00305375">
              <w:rPr>
                <w:noProof/>
                <w:webHidden/>
              </w:rPr>
              <w:t>16</w:t>
            </w:r>
            <w:r w:rsidR="00955BC2" w:rsidRPr="00955BC2">
              <w:rPr>
                <w:noProof/>
                <w:webHidden/>
              </w:rPr>
              <w:fldChar w:fldCharType="end"/>
            </w:r>
          </w:hyperlink>
        </w:p>
        <w:p w14:paraId="5E0ACD41" w14:textId="395BB858" w:rsidR="00955BC2" w:rsidRPr="00955BC2" w:rsidRDefault="00125006"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9" w:history="1">
            <w:r w:rsidR="00955BC2" w:rsidRPr="00955BC2">
              <w:rPr>
                <w:rStyle w:val="Hyperlink"/>
                <w:rFonts w:eastAsia="Times New Roman"/>
                <w:noProof/>
              </w:rPr>
              <w:t>BAB III  METODOLOGI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9 \h </w:instrText>
            </w:r>
            <w:r w:rsidR="00955BC2" w:rsidRPr="00955BC2">
              <w:rPr>
                <w:noProof/>
                <w:webHidden/>
              </w:rPr>
            </w:r>
            <w:r w:rsidR="00955BC2" w:rsidRPr="00955BC2">
              <w:rPr>
                <w:noProof/>
                <w:webHidden/>
              </w:rPr>
              <w:fldChar w:fldCharType="separate"/>
            </w:r>
            <w:r w:rsidR="00305375">
              <w:rPr>
                <w:noProof/>
                <w:webHidden/>
              </w:rPr>
              <w:t>26</w:t>
            </w:r>
            <w:r w:rsidR="00955BC2" w:rsidRPr="00955BC2">
              <w:rPr>
                <w:noProof/>
                <w:webHidden/>
              </w:rPr>
              <w:fldChar w:fldCharType="end"/>
            </w:r>
          </w:hyperlink>
        </w:p>
        <w:p w14:paraId="5F711818" w14:textId="5A7920DC" w:rsidR="00955BC2" w:rsidRPr="00955BC2" w:rsidRDefault="0012500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0" w:history="1">
            <w:r w:rsidR="00955BC2" w:rsidRPr="00955BC2">
              <w:rPr>
                <w:rStyle w:val="Hyperlink"/>
                <w:noProof/>
              </w:rPr>
              <w:t xml:space="preserve">3.1. </w:t>
            </w:r>
            <w:r w:rsidR="00955BC2" w:rsidRPr="00955BC2">
              <w:rPr>
                <w:rStyle w:val="Hyperlink"/>
                <w:i/>
                <w:iCs/>
                <w:noProof/>
              </w:rPr>
              <w:t>Business Understand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0 \h </w:instrText>
            </w:r>
            <w:r w:rsidR="00955BC2" w:rsidRPr="00955BC2">
              <w:rPr>
                <w:noProof/>
                <w:webHidden/>
              </w:rPr>
            </w:r>
            <w:r w:rsidR="00955BC2" w:rsidRPr="00955BC2">
              <w:rPr>
                <w:noProof/>
                <w:webHidden/>
              </w:rPr>
              <w:fldChar w:fldCharType="separate"/>
            </w:r>
            <w:r w:rsidR="00305375">
              <w:rPr>
                <w:noProof/>
                <w:webHidden/>
              </w:rPr>
              <w:t>28</w:t>
            </w:r>
            <w:r w:rsidR="00955BC2" w:rsidRPr="00955BC2">
              <w:rPr>
                <w:noProof/>
                <w:webHidden/>
              </w:rPr>
              <w:fldChar w:fldCharType="end"/>
            </w:r>
          </w:hyperlink>
        </w:p>
        <w:p w14:paraId="10B636A0" w14:textId="1EB16A74" w:rsidR="00955BC2" w:rsidRPr="00955BC2" w:rsidRDefault="0012500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1" w:history="1">
            <w:r w:rsidR="00955BC2" w:rsidRPr="00955BC2">
              <w:rPr>
                <w:rStyle w:val="Hyperlink"/>
                <w:noProof/>
              </w:rPr>
              <w:t xml:space="preserve">3.2. </w:t>
            </w:r>
            <w:r w:rsidR="00955BC2" w:rsidRPr="00955BC2">
              <w:rPr>
                <w:rStyle w:val="Hyperlink"/>
                <w:i/>
                <w:iCs/>
                <w:noProof/>
              </w:rPr>
              <w:t>Data Understand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1 \h </w:instrText>
            </w:r>
            <w:r w:rsidR="00955BC2" w:rsidRPr="00955BC2">
              <w:rPr>
                <w:noProof/>
                <w:webHidden/>
              </w:rPr>
            </w:r>
            <w:r w:rsidR="00955BC2" w:rsidRPr="00955BC2">
              <w:rPr>
                <w:noProof/>
                <w:webHidden/>
              </w:rPr>
              <w:fldChar w:fldCharType="separate"/>
            </w:r>
            <w:r w:rsidR="00305375">
              <w:rPr>
                <w:noProof/>
                <w:webHidden/>
              </w:rPr>
              <w:t>28</w:t>
            </w:r>
            <w:r w:rsidR="00955BC2" w:rsidRPr="00955BC2">
              <w:rPr>
                <w:noProof/>
                <w:webHidden/>
              </w:rPr>
              <w:fldChar w:fldCharType="end"/>
            </w:r>
          </w:hyperlink>
        </w:p>
        <w:p w14:paraId="395A4CCD" w14:textId="178D50C3" w:rsidR="00955BC2" w:rsidRPr="00955BC2" w:rsidRDefault="0012500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2" w:history="1">
            <w:r w:rsidR="00955BC2" w:rsidRPr="00955BC2">
              <w:rPr>
                <w:rStyle w:val="Hyperlink"/>
                <w:noProof/>
              </w:rPr>
              <w:t xml:space="preserve">3.3. </w:t>
            </w:r>
            <w:r w:rsidR="00955BC2" w:rsidRPr="00955BC2">
              <w:rPr>
                <w:rStyle w:val="Hyperlink"/>
                <w:i/>
                <w:iCs/>
                <w:noProof/>
              </w:rPr>
              <w:t>Data Prepar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2 \h </w:instrText>
            </w:r>
            <w:r w:rsidR="00955BC2" w:rsidRPr="00955BC2">
              <w:rPr>
                <w:noProof/>
                <w:webHidden/>
              </w:rPr>
            </w:r>
            <w:r w:rsidR="00955BC2" w:rsidRPr="00955BC2">
              <w:rPr>
                <w:noProof/>
                <w:webHidden/>
              </w:rPr>
              <w:fldChar w:fldCharType="separate"/>
            </w:r>
            <w:r w:rsidR="00305375">
              <w:rPr>
                <w:noProof/>
                <w:webHidden/>
              </w:rPr>
              <w:t>28</w:t>
            </w:r>
            <w:r w:rsidR="00955BC2" w:rsidRPr="00955BC2">
              <w:rPr>
                <w:noProof/>
                <w:webHidden/>
              </w:rPr>
              <w:fldChar w:fldCharType="end"/>
            </w:r>
          </w:hyperlink>
        </w:p>
        <w:p w14:paraId="5841228C" w14:textId="35D53049"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3" w:history="1">
            <w:r w:rsidR="00955BC2" w:rsidRPr="00955BC2">
              <w:rPr>
                <w:rStyle w:val="Hyperlink"/>
                <w:noProof/>
              </w:rPr>
              <w:t xml:space="preserve">3.3.1. </w:t>
            </w:r>
            <w:r w:rsidR="00955BC2" w:rsidRPr="00955BC2">
              <w:rPr>
                <w:rStyle w:val="Hyperlink"/>
                <w:i/>
                <w:iCs/>
                <w:noProof/>
              </w:rPr>
              <w:t>Data Augment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3 \h </w:instrText>
            </w:r>
            <w:r w:rsidR="00955BC2" w:rsidRPr="00955BC2">
              <w:rPr>
                <w:noProof/>
                <w:webHidden/>
              </w:rPr>
            </w:r>
            <w:r w:rsidR="00955BC2" w:rsidRPr="00955BC2">
              <w:rPr>
                <w:noProof/>
                <w:webHidden/>
              </w:rPr>
              <w:fldChar w:fldCharType="separate"/>
            </w:r>
            <w:r w:rsidR="00305375">
              <w:rPr>
                <w:noProof/>
                <w:webHidden/>
              </w:rPr>
              <w:t>29</w:t>
            </w:r>
            <w:r w:rsidR="00955BC2" w:rsidRPr="00955BC2">
              <w:rPr>
                <w:noProof/>
                <w:webHidden/>
              </w:rPr>
              <w:fldChar w:fldCharType="end"/>
            </w:r>
          </w:hyperlink>
        </w:p>
        <w:p w14:paraId="55D7390A" w14:textId="73B02B8A"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4" w:history="1">
            <w:r w:rsidR="00955BC2" w:rsidRPr="00955BC2">
              <w:rPr>
                <w:rStyle w:val="Hyperlink"/>
                <w:noProof/>
              </w:rPr>
              <w:t xml:space="preserve">3.3.2. </w:t>
            </w:r>
            <w:r w:rsidR="00955BC2" w:rsidRPr="00955BC2">
              <w:rPr>
                <w:rStyle w:val="Hyperlink"/>
                <w:i/>
                <w:iCs/>
                <w:noProof/>
              </w:rPr>
              <w:t>Image Preprocess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4 \h </w:instrText>
            </w:r>
            <w:r w:rsidR="00955BC2" w:rsidRPr="00955BC2">
              <w:rPr>
                <w:noProof/>
                <w:webHidden/>
              </w:rPr>
            </w:r>
            <w:r w:rsidR="00955BC2" w:rsidRPr="00955BC2">
              <w:rPr>
                <w:noProof/>
                <w:webHidden/>
              </w:rPr>
              <w:fldChar w:fldCharType="separate"/>
            </w:r>
            <w:r w:rsidR="00305375">
              <w:rPr>
                <w:noProof/>
                <w:webHidden/>
              </w:rPr>
              <w:t>30</w:t>
            </w:r>
            <w:r w:rsidR="00955BC2" w:rsidRPr="00955BC2">
              <w:rPr>
                <w:noProof/>
                <w:webHidden/>
              </w:rPr>
              <w:fldChar w:fldCharType="end"/>
            </w:r>
          </w:hyperlink>
        </w:p>
        <w:p w14:paraId="3CB408DA" w14:textId="6E8001E7"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5" w:history="1">
            <w:r w:rsidR="00955BC2" w:rsidRPr="00955BC2">
              <w:rPr>
                <w:rStyle w:val="Hyperlink"/>
                <w:noProof/>
              </w:rPr>
              <w:t xml:space="preserve">3.3.3. </w:t>
            </w:r>
            <w:r w:rsidR="00955BC2" w:rsidRPr="00955BC2">
              <w:rPr>
                <w:rStyle w:val="Hyperlink"/>
                <w:i/>
                <w:iCs/>
                <w:noProof/>
              </w:rPr>
              <w:t>Feature Extrac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5 \h </w:instrText>
            </w:r>
            <w:r w:rsidR="00955BC2" w:rsidRPr="00955BC2">
              <w:rPr>
                <w:noProof/>
                <w:webHidden/>
              </w:rPr>
            </w:r>
            <w:r w:rsidR="00955BC2" w:rsidRPr="00955BC2">
              <w:rPr>
                <w:noProof/>
                <w:webHidden/>
              </w:rPr>
              <w:fldChar w:fldCharType="separate"/>
            </w:r>
            <w:r w:rsidR="00305375">
              <w:rPr>
                <w:noProof/>
                <w:webHidden/>
              </w:rPr>
              <w:t>31</w:t>
            </w:r>
            <w:r w:rsidR="00955BC2" w:rsidRPr="00955BC2">
              <w:rPr>
                <w:noProof/>
                <w:webHidden/>
              </w:rPr>
              <w:fldChar w:fldCharType="end"/>
            </w:r>
          </w:hyperlink>
        </w:p>
        <w:p w14:paraId="61C47354" w14:textId="0D6918F3"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6" w:history="1">
            <w:r w:rsidR="00955BC2" w:rsidRPr="00955BC2">
              <w:rPr>
                <w:rStyle w:val="Hyperlink"/>
                <w:noProof/>
              </w:rPr>
              <w:t xml:space="preserve">3.3.4 </w:t>
            </w:r>
            <w:r w:rsidR="00955BC2" w:rsidRPr="00955BC2">
              <w:rPr>
                <w:rStyle w:val="Hyperlink"/>
                <w:i/>
                <w:iCs/>
                <w:noProof/>
              </w:rPr>
              <w:t>Feature Preprocess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6 \h </w:instrText>
            </w:r>
            <w:r w:rsidR="00955BC2" w:rsidRPr="00955BC2">
              <w:rPr>
                <w:noProof/>
                <w:webHidden/>
              </w:rPr>
            </w:r>
            <w:r w:rsidR="00955BC2" w:rsidRPr="00955BC2">
              <w:rPr>
                <w:noProof/>
                <w:webHidden/>
              </w:rPr>
              <w:fldChar w:fldCharType="separate"/>
            </w:r>
            <w:r w:rsidR="00305375">
              <w:rPr>
                <w:noProof/>
                <w:webHidden/>
              </w:rPr>
              <w:t>47</w:t>
            </w:r>
            <w:r w:rsidR="00955BC2" w:rsidRPr="00955BC2">
              <w:rPr>
                <w:noProof/>
                <w:webHidden/>
              </w:rPr>
              <w:fldChar w:fldCharType="end"/>
            </w:r>
          </w:hyperlink>
        </w:p>
        <w:p w14:paraId="48893914" w14:textId="4B464D66" w:rsidR="00955BC2" w:rsidRPr="00955BC2" w:rsidRDefault="0012500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7" w:history="1">
            <w:r w:rsidR="00955BC2" w:rsidRPr="00955BC2">
              <w:rPr>
                <w:rStyle w:val="Hyperlink"/>
                <w:noProof/>
              </w:rPr>
              <w:t xml:space="preserve">3.4. </w:t>
            </w:r>
            <w:r w:rsidR="00955BC2" w:rsidRPr="00955BC2">
              <w:rPr>
                <w:rStyle w:val="Hyperlink"/>
                <w:i/>
                <w:iCs/>
                <w:noProof/>
              </w:rPr>
              <w:t>Modell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7 \h </w:instrText>
            </w:r>
            <w:r w:rsidR="00955BC2" w:rsidRPr="00955BC2">
              <w:rPr>
                <w:noProof/>
                <w:webHidden/>
              </w:rPr>
            </w:r>
            <w:r w:rsidR="00955BC2" w:rsidRPr="00955BC2">
              <w:rPr>
                <w:noProof/>
                <w:webHidden/>
              </w:rPr>
              <w:fldChar w:fldCharType="separate"/>
            </w:r>
            <w:r w:rsidR="00305375">
              <w:rPr>
                <w:noProof/>
                <w:webHidden/>
              </w:rPr>
              <w:t>49</w:t>
            </w:r>
            <w:r w:rsidR="00955BC2" w:rsidRPr="00955BC2">
              <w:rPr>
                <w:noProof/>
                <w:webHidden/>
              </w:rPr>
              <w:fldChar w:fldCharType="end"/>
            </w:r>
          </w:hyperlink>
        </w:p>
        <w:p w14:paraId="535F8CC1" w14:textId="1639C976"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8" w:history="1">
            <w:r w:rsidR="00955BC2" w:rsidRPr="00955BC2">
              <w:rPr>
                <w:rStyle w:val="Hyperlink"/>
                <w:noProof/>
              </w:rPr>
              <w:t>3.4.1. Pelatihan Model SVM</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8 \h </w:instrText>
            </w:r>
            <w:r w:rsidR="00955BC2" w:rsidRPr="00955BC2">
              <w:rPr>
                <w:noProof/>
                <w:webHidden/>
              </w:rPr>
            </w:r>
            <w:r w:rsidR="00955BC2" w:rsidRPr="00955BC2">
              <w:rPr>
                <w:noProof/>
                <w:webHidden/>
              </w:rPr>
              <w:fldChar w:fldCharType="separate"/>
            </w:r>
            <w:r w:rsidR="00305375">
              <w:rPr>
                <w:noProof/>
                <w:webHidden/>
              </w:rPr>
              <w:t>49</w:t>
            </w:r>
            <w:r w:rsidR="00955BC2" w:rsidRPr="00955BC2">
              <w:rPr>
                <w:noProof/>
                <w:webHidden/>
              </w:rPr>
              <w:fldChar w:fldCharType="end"/>
            </w:r>
          </w:hyperlink>
        </w:p>
        <w:p w14:paraId="13A7B5D0" w14:textId="0B7C0C42"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9" w:history="1">
            <w:r w:rsidR="00955BC2" w:rsidRPr="00955BC2">
              <w:rPr>
                <w:rStyle w:val="Hyperlink"/>
                <w:noProof/>
              </w:rPr>
              <w:t>3.4.2. Optimasi Mod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9 \h </w:instrText>
            </w:r>
            <w:r w:rsidR="00955BC2" w:rsidRPr="00955BC2">
              <w:rPr>
                <w:noProof/>
                <w:webHidden/>
              </w:rPr>
            </w:r>
            <w:r w:rsidR="00955BC2" w:rsidRPr="00955BC2">
              <w:rPr>
                <w:noProof/>
                <w:webHidden/>
              </w:rPr>
              <w:fldChar w:fldCharType="separate"/>
            </w:r>
            <w:r w:rsidR="00305375">
              <w:rPr>
                <w:noProof/>
                <w:webHidden/>
              </w:rPr>
              <w:t>55</w:t>
            </w:r>
            <w:r w:rsidR="00955BC2" w:rsidRPr="00955BC2">
              <w:rPr>
                <w:noProof/>
                <w:webHidden/>
              </w:rPr>
              <w:fldChar w:fldCharType="end"/>
            </w:r>
          </w:hyperlink>
        </w:p>
        <w:p w14:paraId="23F69D0B" w14:textId="5812F0ED" w:rsidR="00955BC2" w:rsidRPr="00955BC2" w:rsidRDefault="0012500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0" w:history="1">
            <w:r w:rsidR="00955BC2" w:rsidRPr="00955BC2">
              <w:rPr>
                <w:rStyle w:val="Hyperlink"/>
                <w:noProof/>
              </w:rPr>
              <w:t xml:space="preserve">3.5. </w:t>
            </w:r>
            <w:r w:rsidR="00955BC2" w:rsidRPr="00955BC2">
              <w:rPr>
                <w:rStyle w:val="Hyperlink"/>
                <w:i/>
                <w:iCs/>
                <w:noProof/>
              </w:rPr>
              <w:t>Evalu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0 \h </w:instrText>
            </w:r>
            <w:r w:rsidR="00955BC2" w:rsidRPr="00955BC2">
              <w:rPr>
                <w:noProof/>
                <w:webHidden/>
              </w:rPr>
            </w:r>
            <w:r w:rsidR="00955BC2" w:rsidRPr="00955BC2">
              <w:rPr>
                <w:noProof/>
                <w:webHidden/>
              </w:rPr>
              <w:fldChar w:fldCharType="separate"/>
            </w:r>
            <w:r w:rsidR="00305375">
              <w:rPr>
                <w:noProof/>
                <w:webHidden/>
              </w:rPr>
              <w:t>55</w:t>
            </w:r>
            <w:r w:rsidR="00955BC2" w:rsidRPr="00955BC2">
              <w:rPr>
                <w:noProof/>
                <w:webHidden/>
              </w:rPr>
              <w:fldChar w:fldCharType="end"/>
            </w:r>
          </w:hyperlink>
        </w:p>
        <w:p w14:paraId="46F3767A" w14:textId="5DAD0A31" w:rsidR="00955BC2" w:rsidRPr="00955BC2" w:rsidRDefault="0012500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1" w:history="1">
            <w:r w:rsidR="00955BC2" w:rsidRPr="00955BC2">
              <w:rPr>
                <w:rStyle w:val="Hyperlink"/>
                <w:noProof/>
              </w:rPr>
              <w:t xml:space="preserve">3.6. </w:t>
            </w:r>
            <w:r w:rsidR="00955BC2" w:rsidRPr="00955BC2">
              <w:rPr>
                <w:rStyle w:val="Hyperlink"/>
                <w:i/>
                <w:iCs/>
                <w:noProof/>
              </w:rPr>
              <w:t>Deployment Proces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1 \h </w:instrText>
            </w:r>
            <w:r w:rsidR="00955BC2" w:rsidRPr="00955BC2">
              <w:rPr>
                <w:noProof/>
                <w:webHidden/>
              </w:rPr>
            </w:r>
            <w:r w:rsidR="00955BC2" w:rsidRPr="00955BC2">
              <w:rPr>
                <w:noProof/>
                <w:webHidden/>
              </w:rPr>
              <w:fldChar w:fldCharType="separate"/>
            </w:r>
            <w:r w:rsidR="00305375">
              <w:rPr>
                <w:noProof/>
                <w:webHidden/>
              </w:rPr>
              <w:t>56</w:t>
            </w:r>
            <w:r w:rsidR="00955BC2" w:rsidRPr="00955BC2">
              <w:rPr>
                <w:noProof/>
                <w:webHidden/>
              </w:rPr>
              <w:fldChar w:fldCharType="end"/>
            </w:r>
          </w:hyperlink>
        </w:p>
        <w:p w14:paraId="05150B1A" w14:textId="35E5D665"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2" w:history="1">
            <w:r w:rsidR="00955BC2" w:rsidRPr="00955BC2">
              <w:rPr>
                <w:rStyle w:val="Hyperlink"/>
                <w:noProof/>
              </w:rPr>
              <w:t xml:space="preserve">3.6.1. </w:t>
            </w:r>
            <w:r w:rsidR="00955BC2" w:rsidRPr="00955BC2">
              <w:rPr>
                <w:rStyle w:val="Hyperlink"/>
                <w:i/>
                <w:iCs/>
                <w:noProof/>
              </w:rPr>
              <w:t>Requirement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2 \h </w:instrText>
            </w:r>
            <w:r w:rsidR="00955BC2" w:rsidRPr="00955BC2">
              <w:rPr>
                <w:noProof/>
                <w:webHidden/>
              </w:rPr>
            </w:r>
            <w:r w:rsidR="00955BC2" w:rsidRPr="00955BC2">
              <w:rPr>
                <w:noProof/>
                <w:webHidden/>
              </w:rPr>
              <w:fldChar w:fldCharType="separate"/>
            </w:r>
            <w:r w:rsidR="00305375">
              <w:rPr>
                <w:noProof/>
                <w:webHidden/>
              </w:rPr>
              <w:t>56</w:t>
            </w:r>
            <w:r w:rsidR="00955BC2" w:rsidRPr="00955BC2">
              <w:rPr>
                <w:noProof/>
                <w:webHidden/>
              </w:rPr>
              <w:fldChar w:fldCharType="end"/>
            </w:r>
          </w:hyperlink>
        </w:p>
        <w:p w14:paraId="1357A3B0" w14:textId="45327012"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3" w:history="1">
            <w:r w:rsidR="00955BC2" w:rsidRPr="00955BC2">
              <w:rPr>
                <w:rStyle w:val="Hyperlink"/>
                <w:noProof/>
              </w:rPr>
              <w:t xml:space="preserve">3.6.2. </w:t>
            </w:r>
            <w:r w:rsidR="00955BC2" w:rsidRPr="00955BC2">
              <w:rPr>
                <w:rStyle w:val="Hyperlink"/>
                <w:i/>
                <w:iCs/>
                <w:noProof/>
              </w:rPr>
              <w:t>Desig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3 \h </w:instrText>
            </w:r>
            <w:r w:rsidR="00955BC2" w:rsidRPr="00955BC2">
              <w:rPr>
                <w:noProof/>
                <w:webHidden/>
              </w:rPr>
            </w:r>
            <w:r w:rsidR="00955BC2" w:rsidRPr="00955BC2">
              <w:rPr>
                <w:noProof/>
                <w:webHidden/>
              </w:rPr>
              <w:fldChar w:fldCharType="separate"/>
            </w:r>
            <w:r w:rsidR="00305375">
              <w:rPr>
                <w:noProof/>
                <w:webHidden/>
              </w:rPr>
              <w:t>56</w:t>
            </w:r>
            <w:r w:rsidR="00955BC2" w:rsidRPr="00955BC2">
              <w:rPr>
                <w:noProof/>
                <w:webHidden/>
              </w:rPr>
              <w:fldChar w:fldCharType="end"/>
            </w:r>
          </w:hyperlink>
        </w:p>
        <w:p w14:paraId="242F561B" w14:textId="60827F05"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4" w:history="1">
            <w:r w:rsidR="00955BC2" w:rsidRPr="00955BC2">
              <w:rPr>
                <w:rStyle w:val="Hyperlink"/>
                <w:noProof/>
              </w:rPr>
              <w:t xml:space="preserve">3.6.3. </w:t>
            </w:r>
            <w:r w:rsidR="00955BC2" w:rsidRPr="00955BC2">
              <w:rPr>
                <w:rStyle w:val="Hyperlink"/>
                <w:i/>
                <w:iCs/>
                <w:noProof/>
              </w:rPr>
              <w:t>Development</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4 \h </w:instrText>
            </w:r>
            <w:r w:rsidR="00955BC2" w:rsidRPr="00955BC2">
              <w:rPr>
                <w:noProof/>
                <w:webHidden/>
              </w:rPr>
            </w:r>
            <w:r w:rsidR="00955BC2" w:rsidRPr="00955BC2">
              <w:rPr>
                <w:noProof/>
                <w:webHidden/>
              </w:rPr>
              <w:fldChar w:fldCharType="separate"/>
            </w:r>
            <w:r w:rsidR="00305375">
              <w:rPr>
                <w:noProof/>
                <w:webHidden/>
              </w:rPr>
              <w:t>59</w:t>
            </w:r>
            <w:r w:rsidR="00955BC2" w:rsidRPr="00955BC2">
              <w:rPr>
                <w:noProof/>
                <w:webHidden/>
              </w:rPr>
              <w:fldChar w:fldCharType="end"/>
            </w:r>
          </w:hyperlink>
        </w:p>
        <w:p w14:paraId="47070201" w14:textId="55864DDD"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5" w:history="1">
            <w:r w:rsidR="00955BC2" w:rsidRPr="00955BC2">
              <w:rPr>
                <w:rStyle w:val="Hyperlink"/>
                <w:noProof/>
              </w:rPr>
              <w:t xml:space="preserve">3.6.4. </w:t>
            </w:r>
            <w:r w:rsidR="00955BC2" w:rsidRPr="00955BC2">
              <w:rPr>
                <w:rStyle w:val="Hyperlink"/>
                <w:i/>
                <w:iCs/>
                <w:noProof/>
              </w:rPr>
              <w:t>Test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5 \h </w:instrText>
            </w:r>
            <w:r w:rsidR="00955BC2" w:rsidRPr="00955BC2">
              <w:rPr>
                <w:noProof/>
                <w:webHidden/>
              </w:rPr>
            </w:r>
            <w:r w:rsidR="00955BC2" w:rsidRPr="00955BC2">
              <w:rPr>
                <w:noProof/>
                <w:webHidden/>
              </w:rPr>
              <w:fldChar w:fldCharType="separate"/>
            </w:r>
            <w:r w:rsidR="00305375">
              <w:rPr>
                <w:noProof/>
                <w:webHidden/>
              </w:rPr>
              <w:t>59</w:t>
            </w:r>
            <w:r w:rsidR="00955BC2" w:rsidRPr="00955BC2">
              <w:rPr>
                <w:noProof/>
                <w:webHidden/>
              </w:rPr>
              <w:fldChar w:fldCharType="end"/>
            </w:r>
          </w:hyperlink>
        </w:p>
        <w:p w14:paraId="72E4C30B" w14:textId="0E11081A"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6" w:history="1">
            <w:r w:rsidR="00955BC2" w:rsidRPr="00955BC2">
              <w:rPr>
                <w:rStyle w:val="Hyperlink"/>
                <w:noProof/>
              </w:rPr>
              <w:t xml:space="preserve">3.6.5. </w:t>
            </w:r>
            <w:r w:rsidR="00955BC2" w:rsidRPr="00955BC2">
              <w:rPr>
                <w:rStyle w:val="Hyperlink"/>
                <w:i/>
                <w:iCs/>
                <w:noProof/>
              </w:rPr>
              <w:t>Deployment</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6 \h </w:instrText>
            </w:r>
            <w:r w:rsidR="00955BC2" w:rsidRPr="00955BC2">
              <w:rPr>
                <w:noProof/>
                <w:webHidden/>
              </w:rPr>
            </w:r>
            <w:r w:rsidR="00955BC2" w:rsidRPr="00955BC2">
              <w:rPr>
                <w:noProof/>
                <w:webHidden/>
              </w:rPr>
              <w:fldChar w:fldCharType="separate"/>
            </w:r>
            <w:r w:rsidR="00305375">
              <w:rPr>
                <w:noProof/>
                <w:webHidden/>
              </w:rPr>
              <w:t>59</w:t>
            </w:r>
            <w:r w:rsidR="00955BC2" w:rsidRPr="00955BC2">
              <w:rPr>
                <w:noProof/>
                <w:webHidden/>
              </w:rPr>
              <w:fldChar w:fldCharType="end"/>
            </w:r>
          </w:hyperlink>
        </w:p>
        <w:p w14:paraId="4D1B5F4D" w14:textId="7DFD44AB" w:rsidR="00955BC2" w:rsidRPr="00955BC2" w:rsidRDefault="0012500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7" w:history="1">
            <w:r w:rsidR="00955BC2" w:rsidRPr="00955BC2">
              <w:rPr>
                <w:rStyle w:val="Hyperlink"/>
                <w:noProof/>
              </w:rPr>
              <w:t xml:space="preserve">3.6.6. </w:t>
            </w:r>
            <w:r w:rsidR="00955BC2" w:rsidRPr="00955BC2">
              <w:rPr>
                <w:rStyle w:val="Hyperlink"/>
                <w:i/>
                <w:iCs/>
                <w:noProof/>
              </w:rPr>
              <w:t>Review</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7 \h </w:instrText>
            </w:r>
            <w:r w:rsidR="00955BC2" w:rsidRPr="00955BC2">
              <w:rPr>
                <w:noProof/>
                <w:webHidden/>
              </w:rPr>
            </w:r>
            <w:r w:rsidR="00955BC2" w:rsidRPr="00955BC2">
              <w:rPr>
                <w:noProof/>
                <w:webHidden/>
              </w:rPr>
              <w:fldChar w:fldCharType="separate"/>
            </w:r>
            <w:r w:rsidR="00305375">
              <w:rPr>
                <w:noProof/>
                <w:webHidden/>
              </w:rPr>
              <w:t>60</w:t>
            </w:r>
            <w:r w:rsidR="00955BC2" w:rsidRPr="00955BC2">
              <w:rPr>
                <w:noProof/>
                <w:webHidden/>
              </w:rPr>
              <w:fldChar w:fldCharType="end"/>
            </w:r>
          </w:hyperlink>
        </w:p>
        <w:p w14:paraId="2E23F2CD" w14:textId="575A210A" w:rsidR="00955BC2" w:rsidRPr="00955BC2" w:rsidRDefault="00125006"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8" w:history="1">
            <w:r w:rsidR="00955BC2" w:rsidRPr="00955BC2">
              <w:rPr>
                <w:rStyle w:val="Hyperlink"/>
                <w:noProof/>
              </w:rPr>
              <w:t>DAFTAR PUSTAK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8 \h </w:instrText>
            </w:r>
            <w:r w:rsidR="00955BC2" w:rsidRPr="00955BC2">
              <w:rPr>
                <w:noProof/>
                <w:webHidden/>
              </w:rPr>
            </w:r>
            <w:r w:rsidR="00955BC2" w:rsidRPr="00955BC2">
              <w:rPr>
                <w:noProof/>
                <w:webHidden/>
              </w:rPr>
              <w:fldChar w:fldCharType="separate"/>
            </w:r>
            <w:r w:rsidR="00305375">
              <w:rPr>
                <w:noProof/>
                <w:webHidden/>
              </w:rPr>
              <w:t>61</w:t>
            </w:r>
            <w:r w:rsidR="00955BC2" w:rsidRPr="00955BC2">
              <w:rPr>
                <w:noProof/>
                <w:webHidden/>
              </w:rPr>
              <w:fldChar w:fldCharType="end"/>
            </w:r>
          </w:hyperlink>
        </w:p>
        <w:p w14:paraId="32C01E73" w14:textId="3426768B"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3000984"/>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7FB97A77" w14:textId="2766F647"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5343091" w:history="1">
        <w:r w:rsidRPr="00DD3111">
          <w:rPr>
            <w:rStyle w:val="Hyperlink"/>
            <w:noProof/>
          </w:rPr>
          <w:t xml:space="preserve">Tabel 2.1 </w:t>
        </w:r>
        <w:r w:rsidRPr="00DD3111">
          <w:rPr>
            <w:rStyle w:val="Hyperlink"/>
            <w:i/>
            <w:iCs/>
            <w:noProof/>
          </w:rPr>
          <w:t xml:space="preserve">State of </w:t>
        </w:r>
        <w:r>
          <w:rPr>
            <w:rStyle w:val="Hyperlink"/>
            <w:i/>
            <w:iCs/>
            <w:noProof/>
            <w:lang w:val="en-US"/>
          </w:rPr>
          <w:t>T</w:t>
        </w:r>
        <w:r w:rsidRPr="00DD3111">
          <w:rPr>
            <w:rStyle w:val="Hyperlink"/>
            <w:i/>
            <w:iCs/>
            <w:noProof/>
          </w:rPr>
          <w:t xml:space="preserve">he </w:t>
        </w:r>
        <w:r>
          <w:rPr>
            <w:rStyle w:val="Hyperlink"/>
            <w:i/>
            <w:iCs/>
            <w:noProof/>
            <w:lang w:val="en-US"/>
          </w:rPr>
          <w:t>A</w:t>
        </w:r>
        <w:r w:rsidRPr="00DD3111">
          <w:rPr>
            <w:rStyle w:val="Hyperlink"/>
            <w:i/>
            <w:iCs/>
            <w:noProof/>
          </w:rPr>
          <w:t>rt</w:t>
        </w:r>
        <w:r>
          <w:rPr>
            <w:noProof/>
            <w:webHidden/>
          </w:rPr>
          <w:tab/>
        </w:r>
        <w:r>
          <w:rPr>
            <w:noProof/>
            <w:webHidden/>
          </w:rPr>
          <w:fldChar w:fldCharType="begin"/>
        </w:r>
        <w:r>
          <w:rPr>
            <w:noProof/>
            <w:webHidden/>
          </w:rPr>
          <w:instrText xml:space="preserve"> PAGEREF _Toc115343091 \h </w:instrText>
        </w:r>
        <w:r>
          <w:rPr>
            <w:noProof/>
            <w:webHidden/>
          </w:rPr>
        </w:r>
        <w:r>
          <w:rPr>
            <w:noProof/>
            <w:webHidden/>
          </w:rPr>
          <w:fldChar w:fldCharType="separate"/>
        </w:r>
        <w:r w:rsidR="00305375">
          <w:rPr>
            <w:noProof/>
            <w:webHidden/>
          </w:rPr>
          <w:t>22</w:t>
        </w:r>
        <w:r>
          <w:rPr>
            <w:noProof/>
            <w:webHidden/>
          </w:rPr>
          <w:fldChar w:fldCharType="end"/>
        </w:r>
      </w:hyperlink>
    </w:p>
    <w:p w14:paraId="099C18FA" w14:textId="6A43C375"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092" w:history="1">
        <w:r w:rsidRPr="00DD3111">
          <w:rPr>
            <w:rStyle w:val="Hyperlink"/>
            <w:noProof/>
          </w:rPr>
          <w:t xml:space="preserve">Tabel 2.2 </w:t>
        </w:r>
        <w:r w:rsidRPr="00DD3111">
          <w:rPr>
            <w:rStyle w:val="Hyperlink"/>
            <w:i/>
            <w:iCs/>
            <w:noProof/>
          </w:rPr>
          <w:t>State of The Art</w:t>
        </w:r>
        <w:r w:rsidRPr="00DD3111">
          <w:rPr>
            <w:rStyle w:val="Hyperlink"/>
            <w:noProof/>
          </w:rPr>
          <w:t xml:space="preserve"> Lanjutan</w:t>
        </w:r>
        <w:r>
          <w:rPr>
            <w:noProof/>
            <w:webHidden/>
          </w:rPr>
          <w:tab/>
        </w:r>
        <w:r>
          <w:rPr>
            <w:noProof/>
            <w:webHidden/>
          </w:rPr>
          <w:fldChar w:fldCharType="begin"/>
        </w:r>
        <w:r>
          <w:rPr>
            <w:noProof/>
            <w:webHidden/>
          </w:rPr>
          <w:instrText xml:space="preserve"> PAGEREF _Toc115343092 \h </w:instrText>
        </w:r>
        <w:r>
          <w:rPr>
            <w:noProof/>
            <w:webHidden/>
          </w:rPr>
        </w:r>
        <w:r>
          <w:rPr>
            <w:noProof/>
            <w:webHidden/>
          </w:rPr>
          <w:fldChar w:fldCharType="separate"/>
        </w:r>
        <w:r w:rsidR="00305375">
          <w:rPr>
            <w:noProof/>
            <w:webHidden/>
          </w:rPr>
          <w:t>23</w:t>
        </w:r>
        <w:r>
          <w:rPr>
            <w:noProof/>
            <w:webHidden/>
          </w:rPr>
          <w:fldChar w:fldCharType="end"/>
        </w:r>
      </w:hyperlink>
    </w:p>
    <w:p w14:paraId="4476D81B" w14:textId="6BF469F7"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093" w:history="1">
        <w:r w:rsidRPr="00DD3111">
          <w:rPr>
            <w:rStyle w:val="Hyperlink"/>
            <w:noProof/>
          </w:rPr>
          <w:t xml:space="preserve">Tabel 2.3 </w:t>
        </w:r>
        <w:r w:rsidRPr="00DD3111">
          <w:rPr>
            <w:rStyle w:val="Hyperlink"/>
            <w:i/>
            <w:iCs/>
            <w:noProof/>
          </w:rPr>
          <w:t>State of The Art</w:t>
        </w:r>
        <w:r w:rsidRPr="00DD3111">
          <w:rPr>
            <w:rStyle w:val="Hyperlink"/>
            <w:noProof/>
          </w:rPr>
          <w:t xml:space="preserve"> Lanjutan</w:t>
        </w:r>
        <w:r>
          <w:rPr>
            <w:noProof/>
            <w:webHidden/>
          </w:rPr>
          <w:tab/>
        </w:r>
        <w:r>
          <w:rPr>
            <w:noProof/>
            <w:webHidden/>
          </w:rPr>
          <w:fldChar w:fldCharType="begin"/>
        </w:r>
        <w:r>
          <w:rPr>
            <w:noProof/>
            <w:webHidden/>
          </w:rPr>
          <w:instrText xml:space="preserve"> PAGEREF _Toc115343093 \h </w:instrText>
        </w:r>
        <w:r>
          <w:rPr>
            <w:noProof/>
            <w:webHidden/>
          </w:rPr>
        </w:r>
        <w:r>
          <w:rPr>
            <w:noProof/>
            <w:webHidden/>
          </w:rPr>
          <w:fldChar w:fldCharType="separate"/>
        </w:r>
        <w:r w:rsidR="00305375">
          <w:rPr>
            <w:noProof/>
            <w:webHidden/>
          </w:rPr>
          <w:t>24</w:t>
        </w:r>
        <w:r>
          <w:rPr>
            <w:noProof/>
            <w:webHidden/>
          </w:rPr>
          <w:fldChar w:fldCharType="end"/>
        </w:r>
      </w:hyperlink>
    </w:p>
    <w:p w14:paraId="1E4D60DF" w14:textId="711FCE43"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094" w:history="1">
        <w:r w:rsidRPr="00DD3111">
          <w:rPr>
            <w:rStyle w:val="Hyperlink"/>
            <w:noProof/>
          </w:rPr>
          <w:t xml:space="preserve">Tabel 3.1 Kernel Matriks dari </w:t>
        </w:r>
        <w:r w:rsidRPr="00DD3111">
          <w:rPr>
            <w:rStyle w:val="Hyperlink"/>
            <w:i/>
            <w:iCs/>
            <w:noProof/>
          </w:rPr>
          <w:t>Gaussian Filter</w:t>
        </w:r>
        <w:r>
          <w:rPr>
            <w:noProof/>
            <w:webHidden/>
          </w:rPr>
          <w:tab/>
        </w:r>
        <w:r>
          <w:rPr>
            <w:noProof/>
            <w:webHidden/>
          </w:rPr>
          <w:fldChar w:fldCharType="begin"/>
        </w:r>
        <w:r>
          <w:rPr>
            <w:noProof/>
            <w:webHidden/>
          </w:rPr>
          <w:instrText xml:space="preserve"> PAGEREF _Toc115343094 \h </w:instrText>
        </w:r>
        <w:r>
          <w:rPr>
            <w:noProof/>
            <w:webHidden/>
          </w:rPr>
        </w:r>
        <w:r>
          <w:rPr>
            <w:noProof/>
            <w:webHidden/>
          </w:rPr>
          <w:fldChar w:fldCharType="separate"/>
        </w:r>
        <w:r w:rsidR="00305375">
          <w:rPr>
            <w:noProof/>
            <w:webHidden/>
          </w:rPr>
          <w:t>33</w:t>
        </w:r>
        <w:r>
          <w:rPr>
            <w:noProof/>
            <w:webHidden/>
          </w:rPr>
          <w:fldChar w:fldCharType="end"/>
        </w:r>
      </w:hyperlink>
    </w:p>
    <w:p w14:paraId="198A156B" w14:textId="5BFFB258"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095" w:history="1">
        <w:r w:rsidRPr="00DD3111">
          <w:rPr>
            <w:rStyle w:val="Hyperlink"/>
            <w:noProof/>
          </w:rPr>
          <w:t>Tabel 3.2 Contoh Ilustrasi Konvolusi Matriks</w:t>
        </w:r>
        <w:r>
          <w:rPr>
            <w:noProof/>
            <w:webHidden/>
          </w:rPr>
          <w:tab/>
        </w:r>
        <w:r>
          <w:rPr>
            <w:noProof/>
            <w:webHidden/>
          </w:rPr>
          <w:fldChar w:fldCharType="begin"/>
        </w:r>
        <w:r>
          <w:rPr>
            <w:noProof/>
            <w:webHidden/>
          </w:rPr>
          <w:instrText xml:space="preserve"> PAGEREF _Toc115343095 \h </w:instrText>
        </w:r>
        <w:r>
          <w:rPr>
            <w:noProof/>
            <w:webHidden/>
          </w:rPr>
        </w:r>
        <w:r>
          <w:rPr>
            <w:noProof/>
            <w:webHidden/>
          </w:rPr>
          <w:fldChar w:fldCharType="separate"/>
        </w:r>
        <w:r w:rsidR="00305375">
          <w:rPr>
            <w:noProof/>
            <w:webHidden/>
          </w:rPr>
          <w:t>33</w:t>
        </w:r>
        <w:r>
          <w:rPr>
            <w:noProof/>
            <w:webHidden/>
          </w:rPr>
          <w:fldChar w:fldCharType="end"/>
        </w:r>
      </w:hyperlink>
    </w:p>
    <w:p w14:paraId="61646B82" w14:textId="231DC71D"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096" w:history="1">
        <w:r w:rsidRPr="00DD3111">
          <w:rPr>
            <w:rStyle w:val="Hyperlink"/>
            <w:noProof/>
          </w:rPr>
          <w:t>Tabel 3.3 Hasil Matriks Setelah Dikonvolusi</w:t>
        </w:r>
        <w:r>
          <w:rPr>
            <w:noProof/>
            <w:webHidden/>
          </w:rPr>
          <w:tab/>
        </w:r>
        <w:r>
          <w:rPr>
            <w:noProof/>
            <w:webHidden/>
          </w:rPr>
          <w:fldChar w:fldCharType="begin"/>
        </w:r>
        <w:r>
          <w:rPr>
            <w:noProof/>
            <w:webHidden/>
          </w:rPr>
          <w:instrText xml:space="preserve"> PAGEREF _Toc115343096 \h </w:instrText>
        </w:r>
        <w:r>
          <w:rPr>
            <w:noProof/>
            <w:webHidden/>
          </w:rPr>
        </w:r>
        <w:r>
          <w:rPr>
            <w:noProof/>
            <w:webHidden/>
          </w:rPr>
          <w:fldChar w:fldCharType="separate"/>
        </w:r>
        <w:r w:rsidR="00305375">
          <w:rPr>
            <w:noProof/>
            <w:webHidden/>
          </w:rPr>
          <w:t>34</w:t>
        </w:r>
        <w:r>
          <w:rPr>
            <w:noProof/>
            <w:webHidden/>
          </w:rPr>
          <w:fldChar w:fldCharType="end"/>
        </w:r>
      </w:hyperlink>
    </w:p>
    <w:p w14:paraId="647D388F" w14:textId="7FD15A11"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097" w:history="1">
        <w:r w:rsidRPr="00DD3111">
          <w:rPr>
            <w:rStyle w:val="Hyperlink"/>
            <w:noProof/>
          </w:rPr>
          <w:t>Tabel 3.4 Matriks Blur Skala 0</w:t>
        </w:r>
        <w:r>
          <w:rPr>
            <w:noProof/>
            <w:webHidden/>
          </w:rPr>
          <w:tab/>
        </w:r>
        <w:r>
          <w:rPr>
            <w:noProof/>
            <w:webHidden/>
          </w:rPr>
          <w:fldChar w:fldCharType="begin"/>
        </w:r>
        <w:r>
          <w:rPr>
            <w:noProof/>
            <w:webHidden/>
          </w:rPr>
          <w:instrText xml:space="preserve"> PAGEREF _Toc115343097 \h </w:instrText>
        </w:r>
        <w:r>
          <w:rPr>
            <w:noProof/>
            <w:webHidden/>
          </w:rPr>
        </w:r>
        <w:r>
          <w:rPr>
            <w:noProof/>
            <w:webHidden/>
          </w:rPr>
          <w:fldChar w:fldCharType="separate"/>
        </w:r>
        <w:r w:rsidR="00305375">
          <w:rPr>
            <w:noProof/>
            <w:webHidden/>
          </w:rPr>
          <w:t>35</w:t>
        </w:r>
        <w:r>
          <w:rPr>
            <w:noProof/>
            <w:webHidden/>
          </w:rPr>
          <w:fldChar w:fldCharType="end"/>
        </w:r>
      </w:hyperlink>
    </w:p>
    <w:p w14:paraId="32EFBA17" w14:textId="50DC0FA8"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098" w:history="1">
        <w:r w:rsidRPr="00DD3111">
          <w:rPr>
            <w:rStyle w:val="Hyperlink"/>
            <w:noProof/>
          </w:rPr>
          <w:t>Tabel 3.5 Matriks Blur Skala 1</w:t>
        </w:r>
        <w:r>
          <w:rPr>
            <w:noProof/>
            <w:webHidden/>
          </w:rPr>
          <w:tab/>
        </w:r>
        <w:r>
          <w:rPr>
            <w:noProof/>
            <w:webHidden/>
          </w:rPr>
          <w:fldChar w:fldCharType="begin"/>
        </w:r>
        <w:r>
          <w:rPr>
            <w:noProof/>
            <w:webHidden/>
          </w:rPr>
          <w:instrText xml:space="preserve"> PAGEREF _Toc115343098 \h </w:instrText>
        </w:r>
        <w:r>
          <w:rPr>
            <w:noProof/>
            <w:webHidden/>
          </w:rPr>
        </w:r>
        <w:r>
          <w:rPr>
            <w:noProof/>
            <w:webHidden/>
          </w:rPr>
          <w:fldChar w:fldCharType="separate"/>
        </w:r>
        <w:r w:rsidR="00305375">
          <w:rPr>
            <w:noProof/>
            <w:webHidden/>
          </w:rPr>
          <w:t>35</w:t>
        </w:r>
        <w:r>
          <w:rPr>
            <w:noProof/>
            <w:webHidden/>
          </w:rPr>
          <w:fldChar w:fldCharType="end"/>
        </w:r>
      </w:hyperlink>
    </w:p>
    <w:p w14:paraId="31C2CCAA" w14:textId="4072A08E"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099" w:history="1">
        <w:r w:rsidRPr="00DD3111">
          <w:rPr>
            <w:rStyle w:val="Hyperlink"/>
            <w:noProof/>
          </w:rPr>
          <w:t>Tabel 3.6 Matriks Hasil Perhitungan DoG</w:t>
        </w:r>
        <w:r>
          <w:rPr>
            <w:noProof/>
            <w:webHidden/>
          </w:rPr>
          <w:tab/>
        </w:r>
        <w:r>
          <w:rPr>
            <w:noProof/>
            <w:webHidden/>
          </w:rPr>
          <w:fldChar w:fldCharType="begin"/>
        </w:r>
        <w:r>
          <w:rPr>
            <w:noProof/>
            <w:webHidden/>
          </w:rPr>
          <w:instrText xml:space="preserve"> PAGEREF _Toc115343099 \h </w:instrText>
        </w:r>
        <w:r>
          <w:rPr>
            <w:noProof/>
            <w:webHidden/>
          </w:rPr>
        </w:r>
        <w:r>
          <w:rPr>
            <w:noProof/>
            <w:webHidden/>
          </w:rPr>
          <w:fldChar w:fldCharType="separate"/>
        </w:r>
        <w:r w:rsidR="00305375">
          <w:rPr>
            <w:noProof/>
            <w:webHidden/>
          </w:rPr>
          <w:t>35</w:t>
        </w:r>
        <w:r>
          <w:rPr>
            <w:noProof/>
            <w:webHidden/>
          </w:rPr>
          <w:fldChar w:fldCharType="end"/>
        </w:r>
      </w:hyperlink>
    </w:p>
    <w:p w14:paraId="1932541A" w14:textId="237FCDA4"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0" w:history="1">
        <w:r w:rsidRPr="00DD3111">
          <w:rPr>
            <w:rStyle w:val="Hyperlink"/>
            <w:noProof/>
          </w:rPr>
          <w:t xml:space="preserve">Tabel 3.7 Sampel Matriks </w:t>
        </w:r>
        <w:r w:rsidRPr="00DD3111">
          <w:rPr>
            <w:rStyle w:val="Hyperlink"/>
            <w:i/>
            <w:iCs/>
            <w:noProof/>
          </w:rPr>
          <w:t>Keypoint</w:t>
        </w:r>
        <w:r>
          <w:rPr>
            <w:noProof/>
            <w:webHidden/>
          </w:rPr>
          <w:tab/>
        </w:r>
        <w:r>
          <w:rPr>
            <w:noProof/>
            <w:webHidden/>
          </w:rPr>
          <w:fldChar w:fldCharType="begin"/>
        </w:r>
        <w:r>
          <w:rPr>
            <w:noProof/>
            <w:webHidden/>
          </w:rPr>
          <w:instrText xml:space="preserve"> PAGEREF _Toc115343100 \h </w:instrText>
        </w:r>
        <w:r>
          <w:rPr>
            <w:noProof/>
            <w:webHidden/>
          </w:rPr>
        </w:r>
        <w:r>
          <w:rPr>
            <w:noProof/>
            <w:webHidden/>
          </w:rPr>
          <w:fldChar w:fldCharType="separate"/>
        </w:r>
        <w:r w:rsidR="00305375">
          <w:rPr>
            <w:noProof/>
            <w:webHidden/>
          </w:rPr>
          <w:t>39</w:t>
        </w:r>
        <w:r>
          <w:rPr>
            <w:noProof/>
            <w:webHidden/>
          </w:rPr>
          <w:fldChar w:fldCharType="end"/>
        </w:r>
      </w:hyperlink>
    </w:p>
    <w:p w14:paraId="3AD121B8" w14:textId="2DEB7E37"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1" w:history="1">
        <w:r w:rsidRPr="00DD3111">
          <w:rPr>
            <w:rStyle w:val="Hyperlink"/>
            <w:noProof/>
          </w:rPr>
          <w:t>Tabel 3.8 Matrik Hasil Perhitungan Magnitudo</w:t>
        </w:r>
        <w:r>
          <w:rPr>
            <w:noProof/>
            <w:webHidden/>
          </w:rPr>
          <w:tab/>
        </w:r>
        <w:r>
          <w:rPr>
            <w:noProof/>
            <w:webHidden/>
          </w:rPr>
          <w:fldChar w:fldCharType="begin"/>
        </w:r>
        <w:r>
          <w:rPr>
            <w:noProof/>
            <w:webHidden/>
          </w:rPr>
          <w:instrText xml:space="preserve"> PAGEREF _Toc115343101 \h </w:instrText>
        </w:r>
        <w:r>
          <w:rPr>
            <w:noProof/>
            <w:webHidden/>
          </w:rPr>
        </w:r>
        <w:r>
          <w:rPr>
            <w:noProof/>
            <w:webHidden/>
          </w:rPr>
          <w:fldChar w:fldCharType="separate"/>
        </w:r>
        <w:r w:rsidR="00305375">
          <w:rPr>
            <w:noProof/>
            <w:webHidden/>
          </w:rPr>
          <w:t>39</w:t>
        </w:r>
        <w:r>
          <w:rPr>
            <w:noProof/>
            <w:webHidden/>
          </w:rPr>
          <w:fldChar w:fldCharType="end"/>
        </w:r>
      </w:hyperlink>
    </w:p>
    <w:p w14:paraId="04075322" w14:textId="7CB32F69"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2" w:history="1">
        <w:r w:rsidRPr="00DD3111">
          <w:rPr>
            <w:rStyle w:val="Hyperlink"/>
            <w:noProof/>
          </w:rPr>
          <w:t>Tabel 3.9 Matriks Hasil Perhitungan Arah Gradien</w:t>
        </w:r>
        <w:r>
          <w:rPr>
            <w:noProof/>
            <w:webHidden/>
          </w:rPr>
          <w:tab/>
        </w:r>
        <w:r>
          <w:rPr>
            <w:noProof/>
            <w:webHidden/>
          </w:rPr>
          <w:fldChar w:fldCharType="begin"/>
        </w:r>
        <w:r>
          <w:rPr>
            <w:noProof/>
            <w:webHidden/>
          </w:rPr>
          <w:instrText xml:space="preserve"> PAGEREF _Toc115343102 \h </w:instrText>
        </w:r>
        <w:r>
          <w:rPr>
            <w:noProof/>
            <w:webHidden/>
          </w:rPr>
        </w:r>
        <w:r>
          <w:rPr>
            <w:noProof/>
            <w:webHidden/>
          </w:rPr>
          <w:fldChar w:fldCharType="separate"/>
        </w:r>
        <w:r w:rsidR="00305375">
          <w:rPr>
            <w:noProof/>
            <w:webHidden/>
          </w:rPr>
          <w:t>40</w:t>
        </w:r>
        <w:r>
          <w:rPr>
            <w:noProof/>
            <w:webHidden/>
          </w:rPr>
          <w:fldChar w:fldCharType="end"/>
        </w:r>
      </w:hyperlink>
    </w:p>
    <w:p w14:paraId="280CF72D" w14:textId="79A7B42A"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3" w:history="1">
        <w:r w:rsidRPr="00DD3111">
          <w:rPr>
            <w:rStyle w:val="Hyperlink"/>
            <w:noProof/>
          </w:rPr>
          <w:t>Tabel 3.10 Matriks Hasil Perhitungan Arah Gradien Tiap Blok</w:t>
        </w:r>
        <w:r>
          <w:rPr>
            <w:noProof/>
            <w:webHidden/>
          </w:rPr>
          <w:tab/>
        </w:r>
        <w:r>
          <w:rPr>
            <w:noProof/>
            <w:webHidden/>
          </w:rPr>
          <w:fldChar w:fldCharType="begin"/>
        </w:r>
        <w:r>
          <w:rPr>
            <w:noProof/>
            <w:webHidden/>
          </w:rPr>
          <w:instrText xml:space="preserve"> PAGEREF _Toc115343103 \h </w:instrText>
        </w:r>
        <w:r>
          <w:rPr>
            <w:noProof/>
            <w:webHidden/>
          </w:rPr>
        </w:r>
        <w:r>
          <w:rPr>
            <w:noProof/>
            <w:webHidden/>
          </w:rPr>
          <w:fldChar w:fldCharType="separate"/>
        </w:r>
        <w:r w:rsidR="00305375">
          <w:rPr>
            <w:noProof/>
            <w:webHidden/>
          </w:rPr>
          <w:t>41</w:t>
        </w:r>
        <w:r>
          <w:rPr>
            <w:noProof/>
            <w:webHidden/>
          </w:rPr>
          <w:fldChar w:fldCharType="end"/>
        </w:r>
      </w:hyperlink>
    </w:p>
    <w:p w14:paraId="14733931" w14:textId="6EE17E6E"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4" w:history="1">
        <w:r w:rsidRPr="00DD3111">
          <w:rPr>
            <w:rStyle w:val="Hyperlink"/>
            <w:noProof/>
          </w:rPr>
          <w:t>Tabel 3.11 Matriks Hasil Kernel RBF</w:t>
        </w:r>
        <w:r>
          <w:rPr>
            <w:noProof/>
            <w:webHidden/>
          </w:rPr>
          <w:tab/>
        </w:r>
        <w:r>
          <w:rPr>
            <w:noProof/>
            <w:webHidden/>
          </w:rPr>
          <w:fldChar w:fldCharType="begin"/>
        </w:r>
        <w:r>
          <w:rPr>
            <w:noProof/>
            <w:webHidden/>
          </w:rPr>
          <w:instrText xml:space="preserve"> PAGEREF _Toc115343104 \h </w:instrText>
        </w:r>
        <w:r>
          <w:rPr>
            <w:noProof/>
            <w:webHidden/>
          </w:rPr>
        </w:r>
        <w:r>
          <w:rPr>
            <w:noProof/>
            <w:webHidden/>
          </w:rPr>
          <w:fldChar w:fldCharType="separate"/>
        </w:r>
        <w:r w:rsidR="00305375">
          <w:rPr>
            <w:noProof/>
            <w:webHidden/>
          </w:rPr>
          <w:t>51</w:t>
        </w:r>
        <w:r>
          <w:rPr>
            <w:noProof/>
            <w:webHidden/>
          </w:rPr>
          <w:fldChar w:fldCharType="end"/>
        </w:r>
      </w:hyperlink>
    </w:p>
    <w:p w14:paraId="2365B6FD" w14:textId="5CF31D14"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5" w:history="1">
        <w:r w:rsidRPr="00DD3111">
          <w:rPr>
            <w:rStyle w:val="Hyperlink"/>
            <w:noProof/>
          </w:rPr>
          <w:t>Tabel 3.12 Hasil Perhitungan Matriks Hessian</w:t>
        </w:r>
        <w:r>
          <w:rPr>
            <w:noProof/>
            <w:webHidden/>
          </w:rPr>
          <w:tab/>
        </w:r>
        <w:r>
          <w:rPr>
            <w:noProof/>
            <w:webHidden/>
          </w:rPr>
          <w:fldChar w:fldCharType="begin"/>
        </w:r>
        <w:r>
          <w:rPr>
            <w:noProof/>
            <w:webHidden/>
          </w:rPr>
          <w:instrText xml:space="preserve"> PAGEREF _Toc115343105 \h </w:instrText>
        </w:r>
        <w:r>
          <w:rPr>
            <w:noProof/>
            <w:webHidden/>
          </w:rPr>
        </w:r>
        <w:r>
          <w:rPr>
            <w:noProof/>
            <w:webHidden/>
          </w:rPr>
          <w:fldChar w:fldCharType="separate"/>
        </w:r>
        <w:r w:rsidR="00305375">
          <w:rPr>
            <w:noProof/>
            <w:webHidden/>
          </w:rPr>
          <w:t>51</w:t>
        </w:r>
        <w:r>
          <w:rPr>
            <w:noProof/>
            <w:webHidden/>
          </w:rPr>
          <w:fldChar w:fldCharType="end"/>
        </w:r>
      </w:hyperlink>
    </w:p>
    <w:p w14:paraId="1029C581" w14:textId="6838EA9A"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6" w:history="1">
        <w:r w:rsidRPr="00DD3111">
          <w:rPr>
            <w:rStyle w:val="Hyperlink"/>
            <w:noProof/>
          </w:rPr>
          <w:t xml:space="preserve">Tabel 3.13 Hasil Perhitungan </w:t>
        </w:r>
        <w:r w:rsidRPr="00DD3111">
          <w:rPr>
            <w:rStyle w:val="Hyperlink"/>
            <w:i/>
            <w:iCs/>
            <w:noProof/>
          </w:rPr>
          <w:t>Error</w:t>
        </w:r>
        <w:r>
          <w:rPr>
            <w:noProof/>
            <w:webHidden/>
          </w:rPr>
          <w:tab/>
        </w:r>
        <w:r>
          <w:rPr>
            <w:noProof/>
            <w:webHidden/>
          </w:rPr>
          <w:fldChar w:fldCharType="begin"/>
        </w:r>
        <w:r>
          <w:rPr>
            <w:noProof/>
            <w:webHidden/>
          </w:rPr>
          <w:instrText xml:space="preserve"> PAGEREF _Toc115343106 \h </w:instrText>
        </w:r>
        <w:r>
          <w:rPr>
            <w:noProof/>
            <w:webHidden/>
          </w:rPr>
        </w:r>
        <w:r>
          <w:rPr>
            <w:noProof/>
            <w:webHidden/>
          </w:rPr>
          <w:fldChar w:fldCharType="separate"/>
        </w:r>
        <w:r w:rsidR="00305375">
          <w:rPr>
            <w:noProof/>
            <w:webHidden/>
          </w:rPr>
          <w:t>51</w:t>
        </w:r>
        <w:r>
          <w:rPr>
            <w:noProof/>
            <w:webHidden/>
          </w:rPr>
          <w:fldChar w:fldCharType="end"/>
        </w:r>
      </w:hyperlink>
    </w:p>
    <w:p w14:paraId="2D8AA52E" w14:textId="3FF3D45C"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7" w:history="1">
        <w:r w:rsidRPr="00DD3111">
          <w:rPr>
            <w:rStyle w:val="Hyperlink"/>
            <w:noProof/>
          </w:rPr>
          <w:t>Tabel 3.14 Hasil Perhitungan Delta Alfa</w:t>
        </w:r>
        <w:r>
          <w:rPr>
            <w:noProof/>
            <w:webHidden/>
          </w:rPr>
          <w:tab/>
        </w:r>
        <w:r>
          <w:rPr>
            <w:noProof/>
            <w:webHidden/>
          </w:rPr>
          <w:fldChar w:fldCharType="begin"/>
        </w:r>
        <w:r>
          <w:rPr>
            <w:noProof/>
            <w:webHidden/>
          </w:rPr>
          <w:instrText xml:space="preserve"> PAGEREF _Toc115343107 \h </w:instrText>
        </w:r>
        <w:r>
          <w:rPr>
            <w:noProof/>
            <w:webHidden/>
          </w:rPr>
        </w:r>
        <w:r>
          <w:rPr>
            <w:noProof/>
            <w:webHidden/>
          </w:rPr>
          <w:fldChar w:fldCharType="separate"/>
        </w:r>
        <w:r w:rsidR="00305375">
          <w:rPr>
            <w:noProof/>
            <w:webHidden/>
          </w:rPr>
          <w:t>52</w:t>
        </w:r>
        <w:r>
          <w:rPr>
            <w:noProof/>
            <w:webHidden/>
          </w:rPr>
          <w:fldChar w:fldCharType="end"/>
        </w:r>
      </w:hyperlink>
    </w:p>
    <w:p w14:paraId="3AEF9BD8" w14:textId="4C089CBD"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8" w:history="1">
        <w:r w:rsidRPr="00DD3111">
          <w:rPr>
            <w:rStyle w:val="Hyperlink"/>
            <w:noProof/>
          </w:rPr>
          <w:t>Tabel 3.15 Hasil Perhitungan Pembaruan Alfa</w:t>
        </w:r>
        <w:r>
          <w:rPr>
            <w:noProof/>
            <w:webHidden/>
          </w:rPr>
          <w:tab/>
        </w:r>
        <w:r>
          <w:rPr>
            <w:noProof/>
            <w:webHidden/>
          </w:rPr>
          <w:fldChar w:fldCharType="begin"/>
        </w:r>
        <w:r>
          <w:rPr>
            <w:noProof/>
            <w:webHidden/>
          </w:rPr>
          <w:instrText xml:space="preserve"> PAGEREF _Toc115343108 \h </w:instrText>
        </w:r>
        <w:r>
          <w:rPr>
            <w:noProof/>
            <w:webHidden/>
          </w:rPr>
        </w:r>
        <w:r>
          <w:rPr>
            <w:noProof/>
            <w:webHidden/>
          </w:rPr>
          <w:fldChar w:fldCharType="separate"/>
        </w:r>
        <w:r w:rsidR="00305375">
          <w:rPr>
            <w:noProof/>
            <w:webHidden/>
          </w:rPr>
          <w:t>52</w:t>
        </w:r>
        <w:r>
          <w:rPr>
            <w:noProof/>
            <w:webHidden/>
          </w:rPr>
          <w:fldChar w:fldCharType="end"/>
        </w:r>
      </w:hyperlink>
    </w:p>
    <w:p w14:paraId="153A87E9" w14:textId="07BF35D9"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09" w:history="1">
        <w:r w:rsidRPr="00DD3111">
          <w:rPr>
            <w:rStyle w:val="Hyperlink"/>
            <w:noProof/>
          </w:rPr>
          <w:t>Tabel 3.16 Hasil Perhitungan Pembaruan Alfa Iterasi Kedua</w:t>
        </w:r>
        <w:r>
          <w:rPr>
            <w:noProof/>
            <w:webHidden/>
          </w:rPr>
          <w:tab/>
        </w:r>
        <w:r>
          <w:rPr>
            <w:noProof/>
            <w:webHidden/>
          </w:rPr>
          <w:fldChar w:fldCharType="begin"/>
        </w:r>
        <w:r>
          <w:rPr>
            <w:noProof/>
            <w:webHidden/>
          </w:rPr>
          <w:instrText xml:space="preserve"> PAGEREF _Toc115343109 \h </w:instrText>
        </w:r>
        <w:r>
          <w:rPr>
            <w:noProof/>
            <w:webHidden/>
          </w:rPr>
        </w:r>
        <w:r>
          <w:rPr>
            <w:noProof/>
            <w:webHidden/>
          </w:rPr>
          <w:fldChar w:fldCharType="separate"/>
        </w:r>
        <w:r w:rsidR="00305375">
          <w:rPr>
            <w:noProof/>
            <w:webHidden/>
          </w:rPr>
          <w:t>53</w:t>
        </w:r>
        <w:r>
          <w:rPr>
            <w:noProof/>
            <w:webHidden/>
          </w:rPr>
          <w:fldChar w:fldCharType="end"/>
        </w:r>
      </w:hyperlink>
    </w:p>
    <w:p w14:paraId="017CB257" w14:textId="7B682540"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10" w:history="1">
        <w:r w:rsidRPr="00DD3111">
          <w:rPr>
            <w:rStyle w:val="Hyperlink"/>
            <w:noProof/>
          </w:rPr>
          <w:t>Tabel 3.17 Hasil Akhir Perhitungan Pembaruan Alfa</w:t>
        </w:r>
        <w:r>
          <w:rPr>
            <w:noProof/>
            <w:webHidden/>
          </w:rPr>
          <w:tab/>
        </w:r>
        <w:r>
          <w:rPr>
            <w:noProof/>
            <w:webHidden/>
          </w:rPr>
          <w:fldChar w:fldCharType="begin"/>
        </w:r>
        <w:r>
          <w:rPr>
            <w:noProof/>
            <w:webHidden/>
          </w:rPr>
          <w:instrText xml:space="preserve"> PAGEREF _Toc115343110 \h </w:instrText>
        </w:r>
        <w:r>
          <w:rPr>
            <w:noProof/>
            <w:webHidden/>
          </w:rPr>
        </w:r>
        <w:r>
          <w:rPr>
            <w:noProof/>
            <w:webHidden/>
          </w:rPr>
          <w:fldChar w:fldCharType="separate"/>
        </w:r>
        <w:r w:rsidR="00305375">
          <w:rPr>
            <w:noProof/>
            <w:webHidden/>
          </w:rPr>
          <w:t>53</w:t>
        </w:r>
        <w:r>
          <w:rPr>
            <w:noProof/>
            <w:webHidden/>
          </w:rPr>
          <w:fldChar w:fldCharType="end"/>
        </w:r>
      </w:hyperlink>
    </w:p>
    <w:p w14:paraId="27D26C07" w14:textId="2C27261B"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11" w:history="1">
        <w:r w:rsidRPr="00DD3111">
          <w:rPr>
            <w:rStyle w:val="Hyperlink"/>
            <w:noProof/>
          </w:rPr>
          <w:t xml:space="preserve">Tabel 3.18 Hasil Perhitungan Kernel Data </w:t>
        </w:r>
        <w:r w:rsidRPr="00DD3111">
          <w:rPr>
            <w:rStyle w:val="Hyperlink"/>
            <w:i/>
            <w:iCs/>
            <w:noProof/>
          </w:rPr>
          <w:t>Testing</w:t>
        </w:r>
        <w:r>
          <w:rPr>
            <w:noProof/>
            <w:webHidden/>
          </w:rPr>
          <w:tab/>
        </w:r>
        <w:r>
          <w:rPr>
            <w:noProof/>
            <w:webHidden/>
          </w:rPr>
          <w:fldChar w:fldCharType="begin"/>
        </w:r>
        <w:r>
          <w:rPr>
            <w:noProof/>
            <w:webHidden/>
          </w:rPr>
          <w:instrText xml:space="preserve"> PAGEREF _Toc115343111 \h </w:instrText>
        </w:r>
        <w:r>
          <w:rPr>
            <w:noProof/>
            <w:webHidden/>
          </w:rPr>
        </w:r>
        <w:r>
          <w:rPr>
            <w:noProof/>
            <w:webHidden/>
          </w:rPr>
          <w:fldChar w:fldCharType="separate"/>
        </w:r>
        <w:r w:rsidR="00305375">
          <w:rPr>
            <w:noProof/>
            <w:webHidden/>
          </w:rPr>
          <w:t>54</w:t>
        </w:r>
        <w:r>
          <w:rPr>
            <w:noProof/>
            <w:webHidden/>
          </w:rPr>
          <w:fldChar w:fldCharType="end"/>
        </w:r>
      </w:hyperlink>
    </w:p>
    <w:p w14:paraId="4E8719C4" w14:textId="58FB938F"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12" w:history="1">
        <w:r w:rsidRPr="00DD3111">
          <w:rPr>
            <w:rStyle w:val="Hyperlink"/>
            <w:noProof/>
          </w:rPr>
          <w:t>Tabel 3.19 Parameter Optimasi Model</w:t>
        </w:r>
        <w:r>
          <w:rPr>
            <w:noProof/>
            <w:webHidden/>
          </w:rPr>
          <w:tab/>
        </w:r>
        <w:r>
          <w:rPr>
            <w:noProof/>
            <w:webHidden/>
          </w:rPr>
          <w:fldChar w:fldCharType="begin"/>
        </w:r>
        <w:r>
          <w:rPr>
            <w:noProof/>
            <w:webHidden/>
          </w:rPr>
          <w:instrText xml:space="preserve"> PAGEREF _Toc115343112 \h </w:instrText>
        </w:r>
        <w:r>
          <w:rPr>
            <w:noProof/>
            <w:webHidden/>
          </w:rPr>
        </w:r>
        <w:r>
          <w:rPr>
            <w:noProof/>
            <w:webHidden/>
          </w:rPr>
          <w:fldChar w:fldCharType="separate"/>
        </w:r>
        <w:r w:rsidR="00305375">
          <w:rPr>
            <w:noProof/>
            <w:webHidden/>
          </w:rPr>
          <w:t>55</w:t>
        </w:r>
        <w:r>
          <w:rPr>
            <w:noProof/>
            <w:webHidden/>
          </w:rPr>
          <w:fldChar w:fldCharType="end"/>
        </w:r>
      </w:hyperlink>
    </w:p>
    <w:p w14:paraId="01638873" w14:textId="2FF455A6"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3000985"/>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2A763468" w14:textId="56F661DC"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5343132" w:history="1">
        <w:r w:rsidRPr="00630A8E">
          <w:rPr>
            <w:rStyle w:val="Hyperlink"/>
            <w:noProof/>
          </w:rPr>
          <w:t xml:space="preserve">Gambar 1.1 </w:t>
        </w:r>
        <w:r w:rsidRPr="00630A8E">
          <w:rPr>
            <w:rStyle w:val="Hyperlink"/>
            <w:i/>
            <w:iCs/>
            <w:noProof/>
          </w:rPr>
          <w:t>CRISP-DM Data Science Process</w:t>
        </w:r>
        <w:r>
          <w:rPr>
            <w:noProof/>
            <w:webHidden/>
          </w:rPr>
          <w:tab/>
        </w:r>
        <w:r>
          <w:rPr>
            <w:noProof/>
            <w:webHidden/>
          </w:rPr>
          <w:fldChar w:fldCharType="begin"/>
        </w:r>
        <w:r>
          <w:rPr>
            <w:noProof/>
            <w:webHidden/>
          </w:rPr>
          <w:instrText xml:space="preserve"> PAGEREF _Toc115343132 \h </w:instrText>
        </w:r>
        <w:r>
          <w:rPr>
            <w:noProof/>
            <w:webHidden/>
          </w:rPr>
        </w:r>
        <w:r>
          <w:rPr>
            <w:noProof/>
            <w:webHidden/>
          </w:rPr>
          <w:fldChar w:fldCharType="separate"/>
        </w:r>
        <w:r w:rsidR="00305375">
          <w:rPr>
            <w:noProof/>
            <w:webHidden/>
          </w:rPr>
          <w:t>3</w:t>
        </w:r>
        <w:r>
          <w:rPr>
            <w:noProof/>
            <w:webHidden/>
          </w:rPr>
          <w:fldChar w:fldCharType="end"/>
        </w:r>
      </w:hyperlink>
    </w:p>
    <w:p w14:paraId="13C53B6C" w14:textId="54851945"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33" w:history="1">
        <w:r w:rsidRPr="00630A8E">
          <w:rPr>
            <w:rStyle w:val="Hyperlink"/>
            <w:noProof/>
          </w:rPr>
          <w:t>Gambar 1.2 Metode Pengembangan Perangkat Lunak Agile</w:t>
        </w:r>
        <w:r>
          <w:rPr>
            <w:noProof/>
            <w:webHidden/>
          </w:rPr>
          <w:tab/>
        </w:r>
        <w:r>
          <w:rPr>
            <w:noProof/>
            <w:webHidden/>
          </w:rPr>
          <w:fldChar w:fldCharType="begin"/>
        </w:r>
        <w:r>
          <w:rPr>
            <w:noProof/>
            <w:webHidden/>
          </w:rPr>
          <w:instrText xml:space="preserve"> PAGEREF _Toc115343133 \h </w:instrText>
        </w:r>
        <w:r>
          <w:rPr>
            <w:noProof/>
            <w:webHidden/>
          </w:rPr>
        </w:r>
        <w:r>
          <w:rPr>
            <w:noProof/>
            <w:webHidden/>
          </w:rPr>
          <w:fldChar w:fldCharType="separate"/>
        </w:r>
        <w:r w:rsidR="00305375">
          <w:rPr>
            <w:noProof/>
            <w:webHidden/>
          </w:rPr>
          <w:t>4</w:t>
        </w:r>
        <w:r>
          <w:rPr>
            <w:noProof/>
            <w:webHidden/>
          </w:rPr>
          <w:fldChar w:fldCharType="end"/>
        </w:r>
      </w:hyperlink>
    </w:p>
    <w:p w14:paraId="10855636" w14:textId="2A8968C4"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34" w:history="1">
        <w:r w:rsidRPr="00630A8E">
          <w:rPr>
            <w:rStyle w:val="Hyperlink"/>
            <w:noProof/>
          </w:rPr>
          <w:t>Gambar 2.1 Karakter Hanacaraka</w:t>
        </w:r>
        <w:r>
          <w:rPr>
            <w:noProof/>
            <w:webHidden/>
          </w:rPr>
          <w:tab/>
        </w:r>
        <w:r>
          <w:rPr>
            <w:noProof/>
            <w:webHidden/>
          </w:rPr>
          <w:fldChar w:fldCharType="begin"/>
        </w:r>
        <w:r>
          <w:rPr>
            <w:noProof/>
            <w:webHidden/>
          </w:rPr>
          <w:instrText xml:space="preserve"> PAGEREF _Toc115343134 \h </w:instrText>
        </w:r>
        <w:r>
          <w:rPr>
            <w:noProof/>
            <w:webHidden/>
          </w:rPr>
        </w:r>
        <w:r>
          <w:rPr>
            <w:noProof/>
            <w:webHidden/>
          </w:rPr>
          <w:fldChar w:fldCharType="separate"/>
        </w:r>
        <w:r w:rsidR="00305375">
          <w:rPr>
            <w:noProof/>
            <w:webHidden/>
          </w:rPr>
          <w:t>5</w:t>
        </w:r>
        <w:r>
          <w:rPr>
            <w:noProof/>
            <w:webHidden/>
          </w:rPr>
          <w:fldChar w:fldCharType="end"/>
        </w:r>
      </w:hyperlink>
    </w:p>
    <w:p w14:paraId="6648FD07" w14:textId="2A9A764B"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35" w:history="1">
        <w:r w:rsidRPr="00630A8E">
          <w:rPr>
            <w:rStyle w:val="Hyperlink"/>
            <w:noProof/>
          </w:rPr>
          <w:t>Gambar 2.2 Perbandingan Histogram Asli dengan Hasil Perataan Histogram</w:t>
        </w:r>
        <w:r>
          <w:rPr>
            <w:noProof/>
            <w:webHidden/>
          </w:rPr>
          <w:tab/>
        </w:r>
        <w:r>
          <w:rPr>
            <w:noProof/>
            <w:webHidden/>
          </w:rPr>
          <w:fldChar w:fldCharType="begin"/>
        </w:r>
        <w:r>
          <w:rPr>
            <w:noProof/>
            <w:webHidden/>
          </w:rPr>
          <w:instrText xml:space="preserve"> PAGEREF _Toc115343135 \h </w:instrText>
        </w:r>
        <w:r>
          <w:rPr>
            <w:noProof/>
            <w:webHidden/>
          </w:rPr>
        </w:r>
        <w:r>
          <w:rPr>
            <w:noProof/>
            <w:webHidden/>
          </w:rPr>
          <w:fldChar w:fldCharType="separate"/>
        </w:r>
        <w:r w:rsidR="00305375">
          <w:rPr>
            <w:noProof/>
            <w:webHidden/>
          </w:rPr>
          <w:t>9</w:t>
        </w:r>
        <w:r>
          <w:rPr>
            <w:noProof/>
            <w:webHidden/>
          </w:rPr>
          <w:fldChar w:fldCharType="end"/>
        </w:r>
      </w:hyperlink>
    </w:p>
    <w:p w14:paraId="191FE437" w14:textId="0C2C23D7"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36" w:history="1">
        <w:r w:rsidRPr="00630A8E">
          <w:rPr>
            <w:rStyle w:val="Hyperlink"/>
            <w:noProof/>
          </w:rPr>
          <w:t>Gambar 2.3 Fitur SIFT</w:t>
        </w:r>
        <w:r>
          <w:rPr>
            <w:noProof/>
            <w:webHidden/>
          </w:rPr>
          <w:tab/>
        </w:r>
        <w:r>
          <w:rPr>
            <w:noProof/>
            <w:webHidden/>
          </w:rPr>
          <w:fldChar w:fldCharType="begin"/>
        </w:r>
        <w:r>
          <w:rPr>
            <w:noProof/>
            <w:webHidden/>
          </w:rPr>
          <w:instrText xml:space="preserve"> PAGEREF _Toc115343136 \h </w:instrText>
        </w:r>
        <w:r>
          <w:rPr>
            <w:noProof/>
            <w:webHidden/>
          </w:rPr>
        </w:r>
        <w:r>
          <w:rPr>
            <w:noProof/>
            <w:webHidden/>
          </w:rPr>
          <w:fldChar w:fldCharType="separate"/>
        </w:r>
        <w:r w:rsidR="00305375">
          <w:rPr>
            <w:noProof/>
            <w:webHidden/>
          </w:rPr>
          <w:t>11</w:t>
        </w:r>
        <w:r>
          <w:rPr>
            <w:noProof/>
            <w:webHidden/>
          </w:rPr>
          <w:fldChar w:fldCharType="end"/>
        </w:r>
      </w:hyperlink>
    </w:p>
    <w:p w14:paraId="7782D051" w14:textId="6878C3E9"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37" w:history="1">
        <w:r w:rsidRPr="00630A8E">
          <w:rPr>
            <w:rStyle w:val="Hyperlink"/>
            <w:noProof/>
          </w:rPr>
          <w:t>Gambar 2.4 Contoh klastering pada model BoW</w:t>
        </w:r>
        <w:r>
          <w:rPr>
            <w:noProof/>
            <w:webHidden/>
          </w:rPr>
          <w:tab/>
        </w:r>
        <w:r>
          <w:rPr>
            <w:noProof/>
            <w:webHidden/>
          </w:rPr>
          <w:fldChar w:fldCharType="begin"/>
        </w:r>
        <w:r>
          <w:rPr>
            <w:noProof/>
            <w:webHidden/>
          </w:rPr>
          <w:instrText xml:space="preserve"> PAGEREF _Toc115343137 \h </w:instrText>
        </w:r>
        <w:r>
          <w:rPr>
            <w:noProof/>
            <w:webHidden/>
          </w:rPr>
        </w:r>
        <w:r>
          <w:rPr>
            <w:noProof/>
            <w:webHidden/>
          </w:rPr>
          <w:fldChar w:fldCharType="separate"/>
        </w:r>
        <w:r w:rsidR="00305375">
          <w:rPr>
            <w:noProof/>
            <w:webHidden/>
          </w:rPr>
          <w:t>12</w:t>
        </w:r>
        <w:r>
          <w:rPr>
            <w:noProof/>
            <w:webHidden/>
          </w:rPr>
          <w:fldChar w:fldCharType="end"/>
        </w:r>
      </w:hyperlink>
    </w:p>
    <w:p w14:paraId="707EB86C" w14:textId="42351955"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38" w:history="1">
        <w:r w:rsidRPr="00630A8E">
          <w:rPr>
            <w:rStyle w:val="Hyperlink"/>
            <w:noProof/>
          </w:rPr>
          <w:t>Gambar 3.1 Alur Metodologi Penelitian</w:t>
        </w:r>
        <w:r>
          <w:rPr>
            <w:noProof/>
            <w:webHidden/>
          </w:rPr>
          <w:tab/>
        </w:r>
        <w:r>
          <w:rPr>
            <w:noProof/>
            <w:webHidden/>
          </w:rPr>
          <w:fldChar w:fldCharType="begin"/>
        </w:r>
        <w:r>
          <w:rPr>
            <w:noProof/>
            <w:webHidden/>
          </w:rPr>
          <w:instrText xml:space="preserve"> PAGEREF _Toc115343138 \h </w:instrText>
        </w:r>
        <w:r>
          <w:rPr>
            <w:noProof/>
            <w:webHidden/>
          </w:rPr>
        </w:r>
        <w:r>
          <w:rPr>
            <w:noProof/>
            <w:webHidden/>
          </w:rPr>
          <w:fldChar w:fldCharType="separate"/>
        </w:r>
        <w:r w:rsidR="00305375">
          <w:rPr>
            <w:noProof/>
            <w:webHidden/>
          </w:rPr>
          <w:t>27</w:t>
        </w:r>
        <w:r>
          <w:rPr>
            <w:noProof/>
            <w:webHidden/>
          </w:rPr>
          <w:fldChar w:fldCharType="end"/>
        </w:r>
      </w:hyperlink>
    </w:p>
    <w:p w14:paraId="4875F0F5" w14:textId="16E5F79F"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39" w:history="1">
        <w:r w:rsidRPr="00630A8E">
          <w:rPr>
            <w:rStyle w:val="Hyperlink"/>
            <w:noProof/>
          </w:rPr>
          <w:t>Gambar 3.2 Contoh Karakter ‘ha’</w:t>
        </w:r>
        <w:r>
          <w:rPr>
            <w:noProof/>
            <w:webHidden/>
          </w:rPr>
          <w:tab/>
        </w:r>
        <w:r>
          <w:rPr>
            <w:noProof/>
            <w:webHidden/>
          </w:rPr>
          <w:fldChar w:fldCharType="begin"/>
        </w:r>
        <w:r>
          <w:rPr>
            <w:noProof/>
            <w:webHidden/>
          </w:rPr>
          <w:instrText xml:space="preserve"> PAGEREF _Toc115343139 \h </w:instrText>
        </w:r>
        <w:r>
          <w:rPr>
            <w:noProof/>
            <w:webHidden/>
          </w:rPr>
        </w:r>
        <w:r>
          <w:rPr>
            <w:noProof/>
            <w:webHidden/>
          </w:rPr>
          <w:fldChar w:fldCharType="separate"/>
        </w:r>
        <w:r w:rsidR="00305375">
          <w:rPr>
            <w:noProof/>
            <w:webHidden/>
          </w:rPr>
          <w:t>28</w:t>
        </w:r>
        <w:r>
          <w:rPr>
            <w:noProof/>
            <w:webHidden/>
          </w:rPr>
          <w:fldChar w:fldCharType="end"/>
        </w:r>
      </w:hyperlink>
    </w:p>
    <w:p w14:paraId="6FA9CC3B" w14:textId="6EEA28D9"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0" w:history="1">
        <w:r w:rsidRPr="00630A8E">
          <w:rPr>
            <w:rStyle w:val="Hyperlink"/>
            <w:noProof/>
          </w:rPr>
          <w:t xml:space="preserve">Gambar 3.3 </w:t>
        </w:r>
        <w:r w:rsidRPr="00630A8E">
          <w:rPr>
            <w:rStyle w:val="Hyperlink"/>
            <w:i/>
            <w:iCs/>
            <w:noProof/>
          </w:rPr>
          <w:t>Flowchart Image Augmentation &amp; Preprocessing Process</w:t>
        </w:r>
        <w:r>
          <w:rPr>
            <w:noProof/>
            <w:webHidden/>
          </w:rPr>
          <w:tab/>
        </w:r>
        <w:r>
          <w:rPr>
            <w:noProof/>
            <w:webHidden/>
          </w:rPr>
          <w:fldChar w:fldCharType="begin"/>
        </w:r>
        <w:r>
          <w:rPr>
            <w:noProof/>
            <w:webHidden/>
          </w:rPr>
          <w:instrText xml:space="preserve"> PAGEREF _Toc115343140 \h </w:instrText>
        </w:r>
        <w:r>
          <w:rPr>
            <w:noProof/>
            <w:webHidden/>
          </w:rPr>
        </w:r>
        <w:r>
          <w:rPr>
            <w:noProof/>
            <w:webHidden/>
          </w:rPr>
          <w:fldChar w:fldCharType="separate"/>
        </w:r>
        <w:r w:rsidR="00305375">
          <w:rPr>
            <w:noProof/>
            <w:webHidden/>
          </w:rPr>
          <w:t>29</w:t>
        </w:r>
        <w:r>
          <w:rPr>
            <w:noProof/>
            <w:webHidden/>
          </w:rPr>
          <w:fldChar w:fldCharType="end"/>
        </w:r>
      </w:hyperlink>
    </w:p>
    <w:p w14:paraId="600CDC7B" w14:textId="050B19D2"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1" w:history="1">
        <w:r w:rsidRPr="00630A8E">
          <w:rPr>
            <w:rStyle w:val="Hyperlink"/>
            <w:noProof/>
          </w:rPr>
          <w:t>Gambar 3.4. Hasil Augmentasi pada Gambar Karakter ‘ba’</w:t>
        </w:r>
        <w:r>
          <w:rPr>
            <w:noProof/>
            <w:webHidden/>
          </w:rPr>
          <w:tab/>
        </w:r>
        <w:r>
          <w:rPr>
            <w:noProof/>
            <w:webHidden/>
          </w:rPr>
          <w:fldChar w:fldCharType="begin"/>
        </w:r>
        <w:r>
          <w:rPr>
            <w:noProof/>
            <w:webHidden/>
          </w:rPr>
          <w:instrText xml:space="preserve"> PAGEREF _Toc115343141 \h </w:instrText>
        </w:r>
        <w:r>
          <w:rPr>
            <w:noProof/>
            <w:webHidden/>
          </w:rPr>
        </w:r>
        <w:r>
          <w:rPr>
            <w:noProof/>
            <w:webHidden/>
          </w:rPr>
          <w:fldChar w:fldCharType="separate"/>
        </w:r>
        <w:r w:rsidR="00305375">
          <w:rPr>
            <w:noProof/>
            <w:webHidden/>
          </w:rPr>
          <w:t>30</w:t>
        </w:r>
        <w:r>
          <w:rPr>
            <w:noProof/>
            <w:webHidden/>
          </w:rPr>
          <w:fldChar w:fldCharType="end"/>
        </w:r>
      </w:hyperlink>
    </w:p>
    <w:p w14:paraId="68734DFF" w14:textId="55F19A51"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2" w:history="1">
        <w:r w:rsidRPr="00630A8E">
          <w:rPr>
            <w:rStyle w:val="Hyperlink"/>
            <w:noProof/>
          </w:rPr>
          <w:t xml:space="preserve">Gambar 3.5 Hasil Augmentasi dan </w:t>
        </w:r>
        <w:r w:rsidRPr="00630A8E">
          <w:rPr>
            <w:rStyle w:val="Hyperlink"/>
            <w:i/>
            <w:iCs/>
            <w:noProof/>
          </w:rPr>
          <w:t>Preprocessing</w:t>
        </w:r>
        <w:r w:rsidRPr="00630A8E">
          <w:rPr>
            <w:rStyle w:val="Hyperlink"/>
            <w:noProof/>
          </w:rPr>
          <w:t xml:space="preserve"> Gambar</w:t>
        </w:r>
        <w:r>
          <w:rPr>
            <w:noProof/>
            <w:webHidden/>
          </w:rPr>
          <w:tab/>
        </w:r>
        <w:r>
          <w:rPr>
            <w:noProof/>
            <w:webHidden/>
          </w:rPr>
          <w:fldChar w:fldCharType="begin"/>
        </w:r>
        <w:r>
          <w:rPr>
            <w:noProof/>
            <w:webHidden/>
          </w:rPr>
          <w:instrText xml:space="preserve"> PAGEREF _Toc115343142 \h </w:instrText>
        </w:r>
        <w:r>
          <w:rPr>
            <w:noProof/>
            <w:webHidden/>
          </w:rPr>
        </w:r>
        <w:r>
          <w:rPr>
            <w:noProof/>
            <w:webHidden/>
          </w:rPr>
          <w:fldChar w:fldCharType="separate"/>
        </w:r>
        <w:r w:rsidR="00305375">
          <w:rPr>
            <w:noProof/>
            <w:webHidden/>
          </w:rPr>
          <w:t>31</w:t>
        </w:r>
        <w:r>
          <w:rPr>
            <w:noProof/>
            <w:webHidden/>
          </w:rPr>
          <w:fldChar w:fldCharType="end"/>
        </w:r>
      </w:hyperlink>
    </w:p>
    <w:p w14:paraId="2A841E62" w14:textId="6722C0A0"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3" w:history="1">
        <w:r w:rsidRPr="00630A8E">
          <w:rPr>
            <w:rStyle w:val="Hyperlink"/>
            <w:noProof/>
          </w:rPr>
          <w:t xml:space="preserve">Gambar 3.6 </w:t>
        </w:r>
        <w:r w:rsidRPr="00630A8E">
          <w:rPr>
            <w:rStyle w:val="Hyperlink"/>
            <w:i/>
            <w:iCs/>
            <w:noProof/>
          </w:rPr>
          <w:t>Flowchart SIFT Process</w:t>
        </w:r>
        <w:r>
          <w:rPr>
            <w:noProof/>
            <w:webHidden/>
          </w:rPr>
          <w:tab/>
        </w:r>
        <w:r>
          <w:rPr>
            <w:noProof/>
            <w:webHidden/>
          </w:rPr>
          <w:fldChar w:fldCharType="begin"/>
        </w:r>
        <w:r>
          <w:rPr>
            <w:noProof/>
            <w:webHidden/>
          </w:rPr>
          <w:instrText xml:space="preserve"> PAGEREF _Toc115343143 \h </w:instrText>
        </w:r>
        <w:r>
          <w:rPr>
            <w:noProof/>
            <w:webHidden/>
          </w:rPr>
        </w:r>
        <w:r>
          <w:rPr>
            <w:noProof/>
            <w:webHidden/>
          </w:rPr>
          <w:fldChar w:fldCharType="separate"/>
        </w:r>
        <w:r w:rsidR="00305375">
          <w:rPr>
            <w:noProof/>
            <w:webHidden/>
          </w:rPr>
          <w:t>32</w:t>
        </w:r>
        <w:r>
          <w:rPr>
            <w:noProof/>
            <w:webHidden/>
          </w:rPr>
          <w:fldChar w:fldCharType="end"/>
        </w:r>
      </w:hyperlink>
    </w:p>
    <w:p w14:paraId="298E5AE9" w14:textId="52D8C649"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4" w:history="1">
        <w:r w:rsidRPr="00630A8E">
          <w:rPr>
            <w:rStyle w:val="Hyperlink"/>
            <w:noProof/>
          </w:rPr>
          <w:t xml:space="preserve">Gambar 3.7 Penerapan </w:t>
        </w:r>
        <w:r w:rsidRPr="00630A8E">
          <w:rPr>
            <w:rStyle w:val="Hyperlink"/>
            <w:i/>
            <w:iCs/>
            <w:noProof/>
          </w:rPr>
          <w:t>Gaussian Filter</w:t>
        </w:r>
        <w:r w:rsidRPr="00630A8E">
          <w:rPr>
            <w:rStyle w:val="Hyperlink"/>
            <w:noProof/>
          </w:rPr>
          <w:t xml:space="preserve"> pada gambar</w:t>
        </w:r>
        <w:r>
          <w:rPr>
            <w:noProof/>
            <w:webHidden/>
          </w:rPr>
          <w:tab/>
        </w:r>
        <w:r>
          <w:rPr>
            <w:noProof/>
            <w:webHidden/>
          </w:rPr>
          <w:fldChar w:fldCharType="begin"/>
        </w:r>
        <w:r>
          <w:rPr>
            <w:noProof/>
            <w:webHidden/>
          </w:rPr>
          <w:instrText xml:space="preserve"> PAGEREF _Toc115343144 \h </w:instrText>
        </w:r>
        <w:r>
          <w:rPr>
            <w:noProof/>
            <w:webHidden/>
          </w:rPr>
        </w:r>
        <w:r>
          <w:rPr>
            <w:noProof/>
            <w:webHidden/>
          </w:rPr>
          <w:fldChar w:fldCharType="separate"/>
        </w:r>
        <w:r w:rsidR="00305375">
          <w:rPr>
            <w:noProof/>
            <w:webHidden/>
          </w:rPr>
          <w:t>34</w:t>
        </w:r>
        <w:r>
          <w:rPr>
            <w:noProof/>
            <w:webHidden/>
          </w:rPr>
          <w:fldChar w:fldCharType="end"/>
        </w:r>
      </w:hyperlink>
    </w:p>
    <w:p w14:paraId="55427728" w14:textId="4EABAA19"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5" w:history="1">
        <w:r w:rsidRPr="00630A8E">
          <w:rPr>
            <w:rStyle w:val="Hyperlink"/>
            <w:noProof/>
          </w:rPr>
          <w:t>Gambar 3.8 Gambar DoG</w:t>
        </w:r>
        <w:r>
          <w:rPr>
            <w:noProof/>
            <w:webHidden/>
          </w:rPr>
          <w:tab/>
        </w:r>
        <w:r>
          <w:rPr>
            <w:noProof/>
            <w:webHidden/>
          </w:rPr>
          <w:fldChar w:fldCharType="begin"/>
        </w:r>
        <w:r>
          <w:rPr>
            <w:noProof/>
            <w:webHidden/>
          </w:rPr>
          <w:instrText xml:space="preserve"> PAGEREF _Toc115343145 \h </w:instrText>
        </w:r>
        <w:r>
          <w:rPr>
            <w:noProof/>
            <w:webHidden/>
          </w:rPr>
        </w:r>
        <w:r>
          <w:rPr>
            <w:noProof/>
            <w:webHidden/>
          </w:rPr>
          <w:fldChar w:fldCharType="separate"/>
        </w:r>
        <w:r w:rsidR="00305375">
          <w:rPr>
            <w:noProof/>
            <w:webHidden/>
          </w:rPr>
          <w:t>36</w:t>
        </w:r>
        <w:r>
          <w:rPr>
            <w:noProof/>
            <w:webHidden/>
          </w:rPr>
          <w:fldChar w:fldCharType="end"/>
        </w:r>
      </w:hyperlink>
    </w:p>
    <w:p w14:paraId="71E2238D" w14:textId="3DB305AD"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6" w:history="1">
        <w:r w:rsidRPr="00630A8E">
          <w:rPr>
            <w:rStyle w:val="Hyperlink"/>
            <w:noProof/>
          </w:rPr>
          <w:t xml:space="preserve">Gambar 3.9 </w:t>
        </w:r>
        <w:r w:rsidRPr="00630A8E">
          <w:rPr>
            <w:rStyle w:val="Hyperlink"/>
            <w:i/>
            <w:iCs/>
            <w:noProof/>
          </w:rPr>
          <w:t>Scale Space</w:t>
        </w:r>
        <w:r w:rsidRPr="00630A8E">
          <w:rPr>
            <w:rStyle w:val="Hyperlink"/>
            <w:noProof/>
          </w:rPr>
          <w:t xml:space="preserve"> dan DoG</w:t>
        </w:r>
        <w:r>
          <w:rPr>
            <w:noProof/>
            <w:webHidden/>
          </w:rPr>
          <w:tab/>
        </w:r>
        <w:r>
          <w:rPr>
            <w:noProof/>
            <w:webHidden/>
          </w:rPr>
          <w:fldChar w:fldCharType="begin"/>
        </w:r>
        <w:r>
          <w:rPr>
            <w:noProof/>
            <w:webHidden/>
          </w:rPr>
          <w:instrText xml:space="preserve"> PAGEREF _Toc115343146 \h </w:instrText>
        </w:r>
        <w:r>
          <w:rPr>
            <w:noProof/>
            <w:webHidden/>
          </w:rPr>
        </w:r>
        <w:r>
          <w:rPr>
            <w:noProof/>
            <w:webHidden/>
          </w:rPr>
          <w:fldChar w:fldCharType="separate"/>
        </w:r>
        <w:r w:rsidR="00305375">
          <w:rPr>
            <w:noProof/>
            <w:webHidden/>
          </w:rPr>
          <w:t>36</w:t>
        </w:r>
        <w:r>
          <w:rPr>
            <w:noProof/>
            <w:webHidden/>
          </w:rPr>
          <w:fldChar w:fldCharType="end"/>
        </w:r>
      </w:hyperlink>
    </w:p>
    <w:p w14:paraId="0B7AD941" w14:textId="0E320B86"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7" w:history="1">
        <w:r w:rsidRPr="00630A8E">
          <w:rPr>
            <w:rStyle w:val="Hyperlink"/>
            <w:noProof/>
          </w:rPr>
          <w:t xml:space="preserve">Gambar 3.10 Proses pencarian kandidat </w:t>
        </w:r>
        <w:r w:rsidRPr="00630A8E">
          <w:rPr>
            <w:rStyle w:val="Hyperlink"/>
            <w:i/>
            <w:iCs/>
            <w:noProof/>
          </w:rPr>
          <w:t>keypoint</w:t>
        </w:r>
        <w:r w:rsidRPr="00630A8E">
          <w:rPr>
            <w:rStyle w:val="Hyperlink"/>
            <w:noProof/>
          </w:rPr>
          <w:t xml:space="preserve"> pada tiap skala</w:t>
        </w:r>
        <w:r>
          <w:rPr>
            <w:noProof/>
            <w:webHidden/>
          </w:rPr>
          <w:tab/>
        </w:r>
        <w:r>
          <w:rPr>
            <w:noProof/>
            <w:webHidden/>
          </w:rPr>
          <w:fldChar w:fldCharType="begin"/>
        </w:r>
        <w:r>
          <w:rPr>
            <w:noProof/>
            <w:webHidden/>
          </w:rPr>
          <w:instrText xml:space="preserve"> PAGEREF _Toc115343147 \h </w:instrText>
        </w:r>
        <w:r>
          <w:rPr>
            <w:noProof/>
            <w:webHidden/>
          </w:rPr>
        </w:r>
        <w:r>
          <w:rPr>
            <w:noProof/>
            <w:webHidden/>
          </w:rPr>
          <w:fldChar w:fldCharType="separate"/>
        </w:r>
        <w:r w:rsidR="00305375">
          <w:rPr>
            <w:noProof/>
            <w:webHidden/>
          </w:rPr>
          <w:t>37</w:t>
        </w:r>
        <w:r>
          <w:rPr>
            <w:noProof/>
            <w:webHidden/>
          </w:rPr>
          <w:fldChar w:fldCharType="end"/>
        </w:r>
      </w:hyperlink>
    </w:p>
    <w:p w14:paraId="02ED3E00" w14:textId="1E23D194"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8" w:history="1">
        <w:r w:rsidRPr="00630A8E">
          <w:rPr>
            <w:rStyle w:val="Hyperlink"/>
            <w:noProof/>
          </w:rPr>
          <w:t xml:space="preserve">Gambar 3.11 Hasil identifikasi </w:t>
        </w:r>
        <w:r w:rsidRPr="00630A8E">
          <w:rPr>
            <w:rStyle w:val="Hyperlink"/>
            <w:i/>
            <w:iCs/>
            <w:noProof/>
          </w:rPr>
          <w:t>interest keypoints</w:t>
        </w:r>
        <w:r>
          <w:rPr>
            <w:noProof/>
            <w:webHidden/>
          </w:rPr>
          <w:tab/>
        </w:r>
        <w:r>
          <w:rPr>
            <w:noProof/>
            <w:webHidden/>
          </w:rPr>
          <w:fldChar w:fldCharType="begin"/>
        </w:r>
        <w:r>
          <w:rPr>
            <w:noProof/>
            <w:webHidden/>
          </w:rPr>
          <w:instrText xml:space="preserve"> PAGEREF _Toc115343148 \h </w:instrText>
        </w:r>
        <w:r>
          <w:rPr>
            <w:noProof/>
            <w:webHidden/>
          </w:rPr>
        </w:r>
        <w:r>
          <w:rPr>
            <w:noProof/>
            <w:webHidden/>
          </w:rPr>
          <w:fldChar w:fldCharType="separate"/>
        </w:r>
        <w:r w:rsidR="00305375">
          <w:rPr>
            <w:noProof/>
            <w:webHidden/>
          </w:rPr>
          <w:t>38</w:t>
        </w:r>
        <w:r>
          <w:rPr>
            <w:noProof/>
            <w:webHidden/>
          </w:rPr>
          <w:fldChar w:fldCharType="end"/>
        </w:r>
      </w:hyperlink>
    </w:p>
    <w:p w14:paraId="62703FFE" w14:textId="31DE2C4E"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49" w:history="1">
        <w:r w:rsidRPr="00630A8E">
          <w:rPr>
            <w:rStyle w:val="Hyperlink"/>
            <w:noProof/>
          </w:rPr>
          <w:t>Gambar 3.12 Potongan gambar salah satu keypoint</w:t>
        </w:r>
        <w:r>
          <w:rPr>
            <w:noProof/>
            <w:webHidden/>
          </w:rPr>
          <w:tab/>
        </w:r>
        <w:r>
          <w:rPr>
            <w:noProof/>
            <w:webHidden/>
          </w:rPr>
          <w:fldChar w:fldCharType="begin"/>
        </w:r>
        <w:r>
          <w:rPr>
            <w:noProof/>
            <w:webHidden/>
          </w:rPr>
          <w:instrText xml:space="preserve"> PAGEREF _Toc115343149 \h </w:instrText>
        </w:r>
        <w:r>
          <w:rPr>
            <w:noProof/>
            <w:webHidden/>
          </w:rPr>
        </w:r>
        <w:r>
          <w:rPr>
            <w:noProof/>
            <w:webHidden/>
          </w:rPr>
          <w:fldChar w:fldCharType="separate"/>
        </w:r>
        <w:r w:rsidR="00305375">
          <w:rPr>
            <w:noProof/>
            <w:webHidden/>
          </w:rPr>
          <w:t>38</w:t>
        </w:r>
        <w:r>
          <w:rPr>
            <w:noProof/>
            <w:webHidden/>
          </w:rPr>
          <w:fldChar w:fldCharType="end"/>
        </w:r>
      </w:hyperlink>
    </w:p>
    <w:p w14:paraId="0753E3BF" w14:textId="169A7E39"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0" w:history="1">
        <w:r w:rsidRPr="00630A8E">
          <w:rPr>
            <w:rStyle w:val="Hyperlink"/>
            <w:noProof/>
          </w:rPr>
          <w:t>Gambar 3.13 Histogram dari Besaran Arah Gradien</w:t>
        </w:r>
        <w:r>
          <w:rPr>
            <w:noProof/>
            <w:webHidden/>
          </w:rPr>
          <w:tab/>
        </w:r>
        <w:r>
          <w:rPr>
            <w:noProof/>
            <w:webHidden/>
          </w:rPr>
          <w:fldChar w:fldCharType="begin"/>
        </w:r>
        <w:r>
          <w:rPr>
            <w:noProof/>
            <w:webHidden/>
          </w:rPr>
          <w:instrText xml:space="preserve"> PAGEREF _Toc115343150 \h </w:instrText>
        </w:r>
        <w:r>
          <w:rPr>
            <w:noProof/>
            <w:webHidden/>
          </w:rPr>
        </w:r>
        <w:r>
          <w:rPr>
            <w:noProof/>
            <w:webHidden/>
          </w:rPr>
          <w:fldChar w:fldCharType="separate"/>
        </w:r>
        <w:r w:rsidR="00305375">
          <w:rPr>
            <w:noProof/>
            <w:webHidden/>
          </w:rPr>
          <w:t>40</w:t>
        </w:r>
        <w:r>
          <w:rPr>
            <w:noProof/>
            <w:webHidden/>
          </w:rPr>
          <w:fldChar w:fldCharType="end"/>
        </w:r>
      </w:hyperlink>
    </w:p>
    <w:p w14:paraId="3854D328" w14:textId="6D8DFFFD"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1" w:history="1">
        <w:r w:rsidRPr="00630A8E">
          <w:rPr>
            <w:rStyle w:val="Hyperlink"/>
            <w:noProof/>
          </w:rPr>
          <w:t>Gambar 3.14 Hasil gambar keypoint setelah dilakukan rotasi</w:t>
        </w:r>
        <w:r>
          <w:rPr>
            <w:noProof/>
            <w:webHidden/>
          </w:rPr>
          <w:tab/>
        </w:r>
        <w:r>
          <w:rPr>
            <w:noProof/>
            <w:webHidden/>
          </w:rPr>
          <w:fldChar w:fldCharType="begin"/>
        </w:r>
        <w:r>
          <w:rPr>
            <w:noProof/>
            <w:webHidden/>
          </w:rPr>
          <w:instrText xml:space="preserve"> PAGEREF _Toc115343151 \h </w:instrText>
        </w:r>
        <w:r>
          <w:rPr>
            <w:noProof/>
            <w:webHidden/>
          </w:rPr>
        </w:r>
        <w:r>
          <w:rPr>
            <w:noProof/>
            <w:webHidden/>
          </w:rPr>
          <w:fldChar w:fldCharType="separate"/>
        </w:r>
        <w:r w:rsidR="00305375">
          <w:rPr>
            <w:noProof/>
            <w:webHidden/>
          </w:rPr>
          <w:t>41</w:t>
        </w:r>
        <w:r>
          <w:rPr>
            <w:noProof/>
            <w:webHidden/>
          </w:rPr>
          <w:fldChar w:fldCharType="end"/>
        </w:r>
      </w:hyperlink>
    </w:p>
    <w:p w14:paraId="293564EC" w14:textId="231E251D"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2" w:history="1">
        <w:r w:rsidRPr="00630A8E">
          <w:rPr>
            <w:rStyle w:val="Hyperlink"/>
            <w:noProof/>
          </w:rPr>
          <w:t>Gambar 3.15 Histogram deskriptor blok pertama</w:t>
        </w:r>
        <w:r>
          <w:rPr>
            <w:noProof/>
            <w:webHidden/>
          </w:rPr>
          <w:tab/>
        </w:r>
        <w:r>
          <w:rPr>
            <w:noProof/>
            <w:webHidden/>
          </w:rPr>
          <w:fldChar w:fldCharType="begin"/>
        </w:r>
        <w:r>
          <w:rPr>
            <w:noProof/>
            <w:webHidden/>
          </w:rPr>
          <w:instrText xml:space="preserve"> PAGEREF _Toc115343152 \h </w:instrText>
        </w:r>
        <w:r>
          <w:rPr>
            <w:noProof/>
            <w:webHidden/>
          </w:rPr>
        </w:r>
        <w:r>
          <w:rPr>
            <w:noProof/>
            <w:webHidden/>
          </w:rPr>
          <w:fldChar w:fldCharType="separate"/>
        </w:r>
        <w:r w:rsidR="00305375">
          <w:rPr>
            <w:noProof/>
            <w:webHidden/>
          </w:rPr>
          <w:t>42</w:t>
        </w:r>
        <w:r>
          <w:rPr>
            <w:noProof/>
            <w:webHidden/>
          </w:rPr>
          <w:fldChar w:fldCharType="end"/>
        </w:r>
      </w:hyperlink>
    </w:p>
    <w:p w14:paraId="006D7ED7" w14:textId="694193E5"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3" w:history="1">
        <w:r w:rsidRPr="00630A8E">
          <w:rPr>
            <w:rStyle w:val="Hyperlink"/>
            <w:noProof/>
          </w:rPr>
          <w:t xml:space="preserve">Gambar 3.16 </w:t>
        </w:r>
        <w:r w:rsidRPr="00630A8E">
          <w:rPr>
            <w:rStyle w:val="Hyperlink"/>
            <w:i/>
            <w:iCs/>
            <w:noProof/>
          </w:rPr>
          <w:t>Flowchart Creating BoW Process</w:t>
        </w:r>
        <w:r>
          <w:rPr>
            <w:noProof/>
            <w:webHidden/>
          </w:rPr>
          <w:tab/>
        </w:r>
        <w:r>
          <w:rPr>
            <w:noProof/>
            <w:webHidden/>
          </w:rPr>
          <w:fldChar w:fldCharType="begin"/>
        </w:r>
        <w:r>
          <w:rPr>
            <w:noProof/>
            <w:webHidden/>
          </w:rPr>
          <w:instrText xml:space="preserve"> PAGEREF _Toc115343153 \h </w:instrText>
        </w:r>
        <w:r>
          <w:rPr>
            <w:noProof/>
            <w:webHidden/>
          </w:rPr>
        </w:r>
        <w:r>
          <w:rPr>
            <w:noProof/>
            <w:webHidden/>
          </w:rPr>
          <w:fldChar w:fldCharType="separate"/>
        </w:r>
        <w:r w:rsidR="00305375">
          <w:rPr>
            <w:noProof/>
            <w:webHidden/>
          </w:rPr>
          <w:t>43</w:t>
        </w:r>
        <w:r>
          <w:rPr>
            <w:noProof/>
            <w:webHidden/>
          </w:rPr>
          <w:fldChar w:fldCharType="end"/>
        </w:r>
      </w:hyperlink>
    </w:p>
    <w:p w14:paraId="03A7AE10" w14:textId="397BAD36"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4" w:history="1">
        <w:r w:rsidRPr="00630A8E">
          <w:rPr>
            <w:rStyle w:val="Hyperlink"/>
            <w:noProof/>
          </w:rPr>
          <w:t xml:space="preserve">Gambar 3.17 </w:t>
        </w:r>
        <w:r w:rsidRPr="00630A8E">
          <w:rPr>
            <w:rStyle w:val="Hyperlink"/>
            <w:i/>
            <w:iCs/>
            <w:noProof/>
          </w:rPr>
          <w:t>Flowchart Creating Feature from BoW Process</w:t>
        </w:r>
        <w:r>
          <w:rPr>
            <w:noProof/>
            <w:webHidden/>
          </w:rPr>
          <w:tab/>
        </w:r>
        <w:r>
          <w:rPr>
            <w:noProof/>
            <w:webHidden/>
          </w:rPr>
          <w:fldChar w:fldCharType="begin"/>
        </w:r>
        <w:r>
          <w:rPr>
            <w:noProof/>
            <w:webHidden/>
          </w:rPr>
          <w:instrText xml:space="preserve"> PAGEREF _Toc115343154 \h </w:instrText>
        </w:r>
        <w:r>
          <w:rPr>
            <w:noProof/>
            <w:webHidden/>
          </w:rPr>
        </w:r>
        <w:r>
          <w:rPr>
            <w:noProof/>
            <w:webHidden/>
          </w:rPr>
          <w:fldChar w:fldCharType="separate"/>
        </w:r>
        <w:r w:rsidR="00305375">
          <w:rPr>
            <w:noProof/>
            <w:webHidden/>
          </w:rPr>
          <w:t>46</w:t>
        </w:r>
        <w:r>
          <w:rPr>
            <w:noProof/>
            <w:webHidden/>
          </w:rPr>
          <w:fldChar w:fldCharType="end"/>
        </w:r>
      </w:hyperlink>
    </w:p>
    <w:p w14:paraId="52CD58E1" w14:textId="12E62A13"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5" w:history="1">
        <w:r w:rsidRPr="00630A8E">
          <w:rPr>
            <w:rStyle w:val="Hyperlink"/>
            <w:noProof/>
          </w:rPr>
          <w:t xml:space="preserve">Gambar 3.18 </w:t>
        </w:r>
        <w:r w:rsidRPr="00630A8E">
          <w:rPr>
            <w:rStyle w:val="Hyperlink"/>
            <w:i/>
            <w:iCs/>
            <w:noProof/>
          </w:rPr>
          <w:t>Flowchart Feature Preprocessing Process</w:t>
        </w:r>
        <w:r>
          <w:rPr>
            <w:noProof/>
            <w:webHidden/>
          </w:rPr>
          <w:tab/>
        </w:r>
        <w:r>
          <w:rPr>
            <w:noProof/>
            <w:webHidden/>
          </w:rPr>
          <w:fldChar w:fldCharType="begin"/>
        </w:r>
        <w:r>
          <w:rPr>
            <w:noProof/>
            <w:webHidden/>
          </w:rPr>
          <w:instrText xml:space="preserve"> PAGEREF _Toc115343155 \h </w:instrText>
        </w:r>
        <w:r>
          <w:rPr>
            <w:noProof/>
            <w:webHidden/>
          </w:rPr>
        </w:r>
        <w:r>
          <w:rPr>
            <w:noProof/>
            <w:webHidden/>
          </w:rPr>
          <w:fldChar w:fldCharType="separate"/>
        </w:r>
        <w:r w:rsidR="00305375">
          <w:rPr>
            <w:noProof/>
            <w:webHidden/>
          </w:rPr>
          <w:t>48</w:t>
        </w:r>
        <w:r>
          <w:rPr>
            <w:noProof/>
            <w:webHidden/>
          </w:rPr>
          <w:fldChar w:fldCharType="end"/>
        </w:r>
      </w:hyperlink>
    </w:p>
    <w:p w14:paraId="2AD79680" w14:textId="57F77445"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6" w:history="1">
        <w:r w:rsidRPr="00630A8E">
          <w:rPr>
            <w:rStyle w:val="Hyperlink"/>
            <w:noProof/>
          </w:rPr>
          <w:t xml:space="preserve">Gambar 3.19 </w:t>
        </w:r>
        <w:r w:rsidRPr="00630A8E">
          <w:rPr>
            <w:rStyle w:val="Hyperlink"/>
            <w:i/>
            <w:iCs/>
            <w:noProof/>
          </w:rPr>
          <w:t>Flowchart SVM Process</w:t>
        </w:r>
        <w:r>
          <w:rPr>
            <w:noProof/>
            <w:webHidden/>
          </w:rPr>
          <w:tab/>
        </w:r>
        <w:r>
          <w:rPr>
            <w:noProof/>
            <w:webHidden/>
          </w:rPr>
          <w:fldChar w:fldCharType="begin"/>
        </w:r>
        <w:r>
          <w:rPr>
            <w:noProof/>
            <w:webHidden/>
          </w:rPr>
          <w:instrText xml:space="preserve"> PAGEREF _Toc115343156 \h </w:instrText>
        </w:r>
        <w:r>
          <w:rPr>
            <w:noProof/>
            <w:webHidden/>
          </w:rPr>
        </w:r>
        <w:r>
          <w:rPr>
            <w:noProof/>
            <w:webHidden/>
          </w:rPr>
          <w:fldChar w:fldCharType="separate"/>
        </w:r>
        <w:r w:rsidR="00305375">
          <w:rPr>
            <w:noProof/>
            <w:webHidden/>
          </w:rPr>
          <w:t>50</w:t>
        </w:r>
        <w:r>
          <w:rPr>
            <w:noProof/>
            <w:webHidden/>
          </w:rPr>
          <w:fldChar w:fldCharType="end"/>
        </w:r>
      </w:hyperlink>
    </w:p>
    <w:p w14:paraId="2BB57029" w14:textId="3627E639"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7" w:history="1">
        <w:r w:rsidRPr="00630A8E">
          <w:rPr>
            <w:rStyle w:val="Hyperlink"/>
            <w:noProof/>
          </w:rPr>
          <w:t>Gambar 3.20 Perancangan Arsitektur Sistem</w:t>
        </w:r>
        <w:r>
          <w:rPr>
            <w:noProof/>
            <w:webHidden/>
          </w:rPr>
          <w:tab/>
        </w:r>
        <w:r>
          <w:rPr>
            <w:noProof/>
            <w:webHidden/>
          </w:rPr>
          <w:fldChar w:fldCharType="begin"/>
        </w:r>
        <w:r>
          <w:rPr>
            <w:noProof/>
            <w:webHidden/>
          </w:rPr>
          <w:instrText xml:space="preserve"> PAGEREF _Toc115343157 \h </w:instrText>
        </w:r>
        <w:r>
          <w:rPr>
            <w:noProof/>
            <w:webHidden/>
          </w:rPr>
        </w:r>
        <w:r>
          <w:rPr>
            <w:noProof/>
            <w:webHidden/>
          </w:rPr>
          <w:fldChar w:fldCharType="separate"/>
        </w:r>
        <w:r w:rsidR="00305375">
          <w:rPr>
            <w:noProof/>
            <w:webHidden/>
          </w:rPr>
          <w:t>57</w:t>
        </w:r>
        <w:r>
          <w:rPr>
            <w:noProof/>
            <w:webHidden/>
          </w:rPr>
          <w:fldChar w:fldCharType="end"/>
        </w:r>
      </w:hyperlink>
    </w:p>
    <w:p w14:paraId="6A9CAF8E" w14:textId="32FD753D"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8" w:history="1">
        <w:r w:rsidRPr="00630A8E">
          <w:rPr>
            <w:rStyle w:val="Hyperlink"/>
            <w:noProof/>
          </w:rPr>
          <w:t>Gambar 3.21 Proses DFD Level 0</w:t>
        </w:r>
        <w:r>
          <w:rPr>
            <w:noProof/>
            <w:webHidden/>
          </w:rPr>
          <w:tab/>
        </w:r>
        <w:r>
          <w:rPr>
            <w:noProof/>
            <w:webHidden/>
          </w:rPr>
          <w:fldChar w:fldCharType="begin"/>
        </w:r>
        <w:r>
          <w:rPr>
            <w:noProof/>
            <w:webHidden/>
          </w:rPr>
          <w:instrText xml:space="preserve"> PAGEREF _Toc115343158 \h </w:instrText>
        </w:r>
        <w:r>
          <w:rPr>
            <w:noProof/>
            <w:webHidden/>
          </w:rPr>
        </w:r>
        <w:r>
          <w:rPr>
            <w:noProof/>
            <w:webHidden/>
          </w:rPr>
          <w:fldChar w:fldCharType="separate"/>
        </w:r>
        <w:r w:rsidR="00305375">
          <w:rPr>
            <w:noProof/>
            <w:webHidden/>
          </w:rPr>
          <w:t>57</w:t>
        </w:r>
        <w:r>
          <w:rPr>
            <w:noProof/>
            <w:webHidden/>
          </w:rPr>
          <w:fldChar w:fldCharType="end"/>
        </w:r>
      </w:hyperlink>
    </w:p>
    <w:p w14:paraId="1807D28D" w14:textId="28A17A5D"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59" w:history="1">
        <w:r w:rsidRPr="00630A8E">
          <w:rPr>
            <w:rStyle w:val="Hyperlink"/>
            <w:noProof/>
          </w:rPr>
          <w:t>Gambar 3.22 Proses DFD Level 1</w:t>
        </w:r>
        <w:r>
          <w:rPr>
            <w:noProof/>
            <w:webHidden/>
          </w:rPr>
          <w:tab/>
        </w:r>
        <w:r>
          <w:rPr>
            <w:noProof/>
            <w:webHidden/>
          </w:rPr>
          <w:fldChar w:fldCharType="begin"/>
        </w:r>
        <w:r>
          <w:rPr>
            <w:noProof/>
            <w:webHidden/>
          </w:rPr>
          <w:instrText xml:space="preserve"> PAGEREF _Toc115343159 \h </w:instrText>
        </w:r>
        <w:r>
          <w:rPr>
            <w:noProof/>
            <w:webHidden/>
          </w:rPr>
        </w:r>
        <w:r>
          <w:rPr>
            <w:noProof/>
            <w:webHidden/>
          </w:rPr>
          <w:fldChar w:fldCharType="separate"/>
        </w:r>
        <w:r w:rsidR="00305375">
          <w:rPr>
            <w:noProof/>
            <w:webHidden/>
          </w:rPr>
          <w:t>58</w:t>
        </w:r>
        <w:r>
          <w:rPr>
            <w:noProof/>
            <w:webHidden/>
          </w:rPr>
          <w:fldChar w:fldCharType="end"/>
        </w:r>
      </w:hyperlink>
    </w:p>
    <w:p w14:paraId="7F251747" w14:textId="0FECEDAF"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60" w:history="1">
        <w:r w:rsidRPr="00630A8E">
          <w:rPr>
            <w:rStyle w:val="Hyperlink"/>
            <w:noProof/>
          </w:rPr>
          <w:t>Gambar 3.23 Kerangka Antarmuka Sebelum Proses Klasifikasi</w:t>
        </w:r>
        <w:r>
          <w:rPr>
            <w:noProof/>
            <w:webHidden/>
          </w:rPr>
          <w:tab/>
        </w:r>
        <w:r>
          <w:rPr>
            <w:noProof/>
            <w:webHidden/>
          </w:rPr>
          <w:fldChar w:fldCharType="begin"/>
        </w:r>
        <w:r>
          <w:rPr>
            <w:noProof/>
            <w:webHidden/>
          </w:rPr>
          <w:instrText xml:space="preserve"> PAGEREF _Toc115343160 \h </w:instrText>
        </w:r>
        <w:r>
          <w:rPr>
            <w:noProof/>
            <w:webHidden/>
          </w:rPr>
        </w:r>
        <w:r>
          <w:rPr>
            <w:noProof/>
            <w:webHidden/>
          </w:rPr>
          <w:fldChar w:fldCharType="separate"/>
        </w:r>
        <w:r w:rsidR="00305375">
          <w:rPr>
            <w:noProof/>
            <w:webHidden/>
          </w:rPr>
          <w:t>58</w:t>
        </w:r>
        <w:r>
          <w:rPr>
            <w:noProof/>
            <w:webHidden/>
          </w:rPr>
          <w:fldChar w:fldCharType="end"/>
        </w:r>
      </w:hyperlink>
    </w:p>
    <w:p w14:paraId="4CFAF781" w14:textId="7C7D081E" w:rsidR="00623B2D" w:rsidRDefault="00623B2D" w:rsidP="00623B2D">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343161" w:history="1">
        <w:r w:rsidRPr="00630A8E">
          <w:rPr>
            <w:rStyle w:val="Hyperlink"/>
            <w:noProof/>
          </w:rPr>
          <w:t>Gambar 3.24 Kerangka Antarmuka Setelah Proses Klasifikasi</w:t>
        </w:r>
        <w:r>
          <w:rPr>
            <w:noProof/>
            <w:webHidden/>
          </w:rPr>
          <w:tab/>
        </w:r>
        <w:r>
          <w:rPr>
            <w:noProof/>
            <w:webHidden/>
          </w:rPr>
          <w:fldChar w:fldCharType="begin"/>
        </w:r>
        <w:r>
          <w:rPr>
            <w:noProof/>
            <w:webHidden/>
          </w:rPr>
          <w:instrText xml:space="preserve"> PAGEREF _Toc115343161 \h </w:instrText>
        </w:r>
        <w:r>
          <w:rPr>
            <w:noProof/>
            <w:webHidden/>
          </w:rPr>
        </w:r>
        <w:r>
          <w:rPr>
            <w:noProof/>
            <w:webHidden/>
          </w:rPr>
          <w:fldChar w:fldCharType="separate"/>
        </w:r>
        <w:r w:rsidR="00305375">
          <w:rPr>
            <w:noProof/>
            <w:webHidden/>
          </w:rPr>
          <w:t>59</w:t>
        </w:r>
        <w:r>
          <w:rPr>
            <w:noProof/>
            <w:webHidden/>
          </w:rPr>
          <w:fldChar w:fldCharType="end"/>
        </w:r>
      </w:hyperlink>
    </w:p>
    <w:p w14:paraId="57C9A1F4" w14:textId="52F5DB51" w:rsidR="00E83DE3" w:rsidRPr="00785A71" w:rsidRDefault="00623B2D" w:rsidP="00623B2D">
      <w:pPr>
        <w:spacing w:after="0" w:line="276" w:lineRule="auto"/>
      </w:pPr>
      <w:r>
        <w:fldChar w:fldCharType="end"/>
      </w:r>
      <w:r w:rsidR="00513C75"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5" w:name="_Toc113000986"/>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5"/>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6" w:name="_Toc113000987"/>
      <w:r w:rsidRPr="00785A71">
        <w:rPr>
          <w:rFonts w:ascii="Times New Roman" w:eastAsia="Times New Roman" w:hAnsi="Times New Roman" w:cs="Times New Roman"/>
          <w:b/>
          <w:color w:val="212529"/>
          <w:sz w:val="24"/>
          <w:szCs w:val="24"/>
        </w:rPr>
        <w:t>Latar Belakang</w:t>
      </w:r>
      <w:bookmarkEnd w:id="6"/>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 xml:space="preserve">Melihat kondisi tersebut, bagaimana pentingnya nilai dan eksistensi budaya tersebut, maka perlu sebuah sistem yang dapat mengenali huruf-huruf Hanacaraka Aksara Jawa </w:t>
      </w:r>
      <w:r>
        <w:rPr>
          <w:lang w:val="en-US"/>
        </w:rPr>
        <w:t>(</w:t>
      </w:r>
      <w:r w:rsidR="007647B2">
        <w:t>Lorentius</w:t>
      </w:r>
      <w:r w:rsidR="007647B2">
        <w:rPr>
          <w:lang w:val="en-US"/>
        </w:rPr>
        <w:t xml:space="preserve"> et al., 2019</w:t>
      </w:r>
      <w:r>
        <w:rPr>
          <w:lang w:val="en-US"/>
        </w:rPr>
        <w:t>)</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7" w:name="_heading=h.30j0zll" w:colFirst="0" w:colLast="0"/>
      <w:bookmarkStart w:id="8" w:name="_Toc113000988"/>
      <w:bookmarkEnd w:id="7"/>
      <w:r w:rsidRPr="00785A71">
        <w:rPr>
          <w:rFonts w:ascii="Times New Roman" w:eastAsia="Times New Roman" w:hAnsi="Times New Roman" w:cs="Times New Roman"/>
          <w:b/>
          <w:color w:val="212529"/>
          <w:sz w:val="24"/>
          <w:szCs w:val="24"/>
        </w:rPr>
        <w:t>Rumusan Masalah</w:t>
      </w:r>
      <w:bookmarkEnd w:id="8"/>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9" w:name="_heading=h.1fob9te" w:colFirst="0" w:colLast="0"/>
      <w:bookmarkStart w:id="10" w:name="_Toc113000989"/>
      <w:bookmarkEnd w:id="9"/>
      <w:r w:rsidRPr="00785A71">
        <w:rPr>
          <w:rFonts w:ascii="Times New Roman" w:eastAsia="Times New Roman" w:hAnsi="Times New Roman" w:cs="Times New Roman"/>
          <w:b/>
          <w:color w:val="212529"/>
          <w:sz w:val="24"/>
          <w:szCs w:val="24"/>
        </w:rPr>
        <w:t>Batasan Masalah</w:t>
      </w:r>
      <w:bookmarkEnd w:id="10"/>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28A00C53" w:rsidR="00A82883" w:rsidRDefault="00A82883" w:rsidP="0026212D">
      <w:pPr>
        <w:numPr>
          <w:ilvl w:val="0"/>
          <w:numId w:val="5"/>
        </w:numPr>
        <w:spacing w:after="0" w:line="276" w:lineRule="auto"/>
        <w:ind w:leftChars="193" w:left="885" w:hangingChars="176" w:hanging="422"/>
        <w:jc w:val="both"/>
      </w:pPr>
      <w:r w:rsidRPr="00785A71">
        <w:t xml:space="preserve">Sumber data berasal dari </w:t>
      </w:r>
      <w:r w:rsidRPr="00785A71">
        <w:rPr>
          <w:i/>
          <w:iCs/>
        </w:rPr>
        <w:t>dataset</w:t>
      </w:r>
      <w:r w:rsidRPr="00785A71">
        <w:t xml:space="preserve"> yang disediakan di internet oleh Kaggle.com.</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1" w:name="_heading=h.3znysh7" w:colFirst="0" w:colLast="0"/>
      <w:bookmarkStart w:id="12" w:name="_Toc113000990"/>
      <w:bookmarkEnd w:id="11"/>
      <w:r w:rsidRPr="00785A71">
        <w:rPr>
          <w:rFonts w:ascii="Times New Roman" w:eastAsia="Times New Roman" w:hAnsi="Times New Roman" w:cs="Times New Roman"/>
          <w:b/>
          <w:color w:val="212529"/>
          <w:sz w:val="24"/>
          <w:szCs w:val="24"/>
        </w:rPr>
        <w:t>Tujuan Penelitian</w:t>
      </w:r>
      <w:bookmarkEnd w:id="12"/>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3" w:name="_heading=h.2et92p0" w:colFirst="0" w:colLast="0"/>
      <w:bookmarkStart w:id="14" w:name="_Toc113000991"/>
      <w:bookmarkEnd w:id="13"/>
      <w:r w:rsidRPr="00785A71">
        <w:rPr>
          <w:rFonts w:ascii="Times New Roman" w:eastAsia="Times New Roman" w:hAnsi="Times New Roman" w:cs="Times New Roman"/>
          <w:b/>
          <w:sz w:val="24"/>
          <w:szCs w:val="24"/>
        </w:rPr>
        <w:lastRenderedPageBreak/>
        <w:t>Manfaat Penelitian</w:t>
      </w:r>
      <w:bookmarkEnd w:id="14"/>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5" w:name="_heading=h.tyjcwt" w:colFirst="0" w:colLast="0"/>
      <w:bookmarkStart w:id="16" w:name="_Toc113000992"/>
      <w:bookmarkEnd w:id="15"/>
      <w:r w:rsidRPr="00785A71">
        <w:rPr>
          <w:rFonts w:ascii="Times New Roman" w:eastAsia="Times New Roman" w:hAnsi="Times New Roman" w:cs="Times New Roman"/>
          <w:b/>
          <w:color w:val="212529"/>
          <w:sz w:val="24"/>
          <w:szCs w:val="24"/>
        </w:rPr>
        <w:t>Tahapan Penelitian</w:t>
      </w:r>
      <w:bookmarkEnd w:id="16"/>
    </w:p>
    <w:p w14:paraId="11FC6BCD" w14:textId="15C9726C" w:rsidR="00A82883"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7C9EE3C0">
            <wp:extent cx="2873006" cy="2797947"/>
            <wp:effectExtent l="19050" t="19050" r="22860" b="2159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2101" cy="2826282"/>
                    </a:xfrm>
                    <a:prstGeom prst="rect">
                      <a:avLst/>
                    </a:prstGeom>
                    <a:noFill/>
                    <a:ln>
                      <a:solidFill>
                        <a:schemeClr val="tx1"/>
                      </a:solidFill>
                    </a:ln>
                  </pic:spPr>
                </pic:pic>
              </a:graphicData>
            </a:graphic>
          </wp:inline>
        </w:drawing>
      </w:r>
    </w:p>
    <w:p w14:paraId="0EF9C8D4" w14:textId="48190BC2" w:rsidR="009942E1" w:rsidRDefault="002C6202" w:rsidP="002C6202">
      <w:pPr>
        <w:pStyle w:val="TA-Caption"/>
        <w:rPr>
          <w:rFonts w:cs="Times New Roman"/>
          <w:i/>
          <w:iCs/>
        </w:rPr>
      </w:pPr>
      <w:bookmarkStart w:id="17" w:name="_Toc115343132"/>
      <w:r>
        <w:t xml:space="preserve">Gambar </w:t>
      </w:r>
      <w:r w:rsidR="00201FB5">
        <w:fldChar w:fldCharType="begin"/>
      </w:r>
      <w:r w:rsidR="00201FB5">
        <w:instrText xml:space="preserve"> STYLEREF 1 \s </w:instrText>
      </w:r>
      <w:r w:rsidR="00201FB5">
        <w:fldChar w:fldCharType="separate"/>
      </w:r>
      <w:r w:rsidR="00305375">
        <w:rPr>
          <w:noProof/>
        </w:rPr>
        <w:t>1</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w:t>
      </w:r>
      <w:r w:rsidR="00201FB5">
        <w:fldChar w:fldCharType="end"/>
      </w:r>
      <w:r w:rsidRPr="00785A71">
        <w:rPr>
          <w:rFonts w:cs="Times New Roman"/>
        </w:rPr>
        <w:t xml:space="preserve"> </w:t>
      </w:r>
      <w:r w:rsidRPr="00785A71">
        <w:rPr>
          <w:rFonts w:cs="Times New Roman"/>
          <w:i/>
          <w:iCs/>
        </w:rPr>
        <w:t>CRISP-DM Data Science Process</w:t>
      </w:r>
      <w:bookmarkEnd w:id="17"/>
    </w:p>
    <w:p w14:paraId="3B29E15C" w14:textId="77777777" w:rsidR="002C6202" w:rsidRPr="002C6202" w:rsidRDefault="002C6202" w:rsidP="002C6202">
      <w:pPr>
        <w:pStyle w:val="TA-Normal"/>
        <w:ind w:firstLine="0"/>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045B7C3C"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Agile yang merupakan </w:t>
      </w:r>
      <w:r w:rsidR="002C6202">
        <w:t>sebuah metode manajemen proyek yang menggunakan siklus pengembangan yang singkat, atau bisa disebut juga “</w:t>
      </w:r>
      <w:r w:rsidR="002C6202" w:rsidRPr="002C6202">
        <w:rPr>
          <w:i/>
          <w:iCs/>
        </w:rPr>
        <w:t>sprint</w:t>
      </w:r>
      <w:r w:rsidR="002C6202">
        <w:t>” untuk fo</w:t>
      </w:r>
      <w:r w:rsidR="002C6202">
        <w:rPr>
          <w:lang w:val="en-US"/>
        </w:rPr>
        <w:t>k</w:t>
      </w:r>
      <w:r w:rsidR="002C6202">
        <w:t>us pada peningkatan berkelanjutan dalam pengembangan suatu produk atau layanan</w:t>
      </w:r>
      <w:r w:rsidR="00E231D3">
        <w:rPr>
          <w:lang w:val="en-US"/>
        </w:rPr>
        <w:t xml:space="preserve">. Beberapa proses yang ada di dalam metode Agile diantaranya yaitu </w:t>
      </w:r>
      <w:r w:rsidR="00E231D3" w:rsidRPr="00E231D3">
        <w:rPr>
          <w:i/>
          <w:iCs/>
          <w:lang w:val="en-US"/>
        </w:rPr>
        <w:t>requirements</w:t>
      </w:r>
      <w:r w:rsidR="00E231D3">
        <w:rPr>
          <w:lang w:val="en-US"/>
        </w:rPr>
        <w:t xml:space="preserve">, </w:t>
      </w:r>
      <w:r w:rsidR="00E231D3" w:rsidRPr="00E231D3">
        <w:rPr>
          <w:i/>
          <w:iCs/>
          <w:lang w:val="en-US"/>
        </w:rPr>
        <w:t>design</w:t>
      </w:r>
      <w:r w:rsidR="00E231D3">
        <w:rPr>
          <w:lang w:val="en-US"/>
        </w:rPr>
        <w:t xml:space="preserve">, </w:t>
      </w:r>
      <w:r w:rsidR="00E231D3" w:rsidRPr="00E231D3">
        <w:rPr>
          <w:i/>
          <w:iCs/>
          <w:lang w:val="en-US"/>
        </w:rPr>
        <w:t>development</w:t>
      </w:r>
      <w:r w:rsidR="00E231D3">
        <w:rPr>
          <w:lang w:val="en-US"/>
        </w:rPr>
        <w:t xml:space="preserve">, </w:t>
      </w:r>
      <w:r w:rsidR="00E231D3" w:rsidRPr="00E231D3">
        <w:rPr>
          <w:i/>
          <w:iCs/>
          <w:lang w:val="en-US"/>
        </w:rPr>
        <w:t>testing</w:t>
      </w:r>
      <w:r w:rsidR="00E231D3">
        <w:rPr>
          <w:lang w:val="en-US"/>
        </w:rPr>
        <w:t xml:space="preserve">, </w:t>
      </w:r>
      <w:r w:rsidR="00E231D3" w:rsidRPr="00E231D3">
        <w:rPr>
          <w:i/>
          <w:iCs/>
          <w:lang w:val="en-US"/>
        </w:rPr>
        <w:t>deployment</w:t>
      </w:r>
      <w:r w:rsidR="00E231D3">
        <w:rPr>
          <w:lang w:val="en-US"/>
        </w:rPr>
        <w:t xml:space="preserve">, </w:t>
      </w:r>
      <w:r w:rsidR="00E231D3" w:rsidRPr="00E231D3">
        <w:rPr>
          <w:i/>
          <w:iCs/>
          <w:lang w:val="en-US"/>
        </w:rPr>
        <w:t>review</w:t>
      </w:r>
      <w:r w:rsidR="002C6202">
        <w:rPr>
          <w:lang w:val="en-US"/>
        </w:rPr>
        <w:t xml:space="preserve"> (</w:t>
      </w:r>
      <w:r w:rsidR="003E4DD7">
        <w:t>Lutfiani</w:t>
      </w:r>
      <w:r w:rsidR="003E4DD7">
        <w:rPr>
          <w:lang w:val="en-US"/>
        </w:rPr>
        <w:t xml:space="preserve"> et al., 2020</w:t>
      </w:r>
      <w:r w:rsidR="002C6202">
        <w:rPr>
          <w:lang w:val="en-US"/>
        </w:rPr>
        <w:t>)</w:t>
      </w:r>
      <w:r w:rsidR="002C6202">
        <w:t>.</w:t>
      </w:r>
    </w:p>
    <w:p w14:paraId="15D0BCB6" w14:textId="56C3AA3A" w:rsidR="00E83DE3" w:rsidRDefault="00EA4E62" w:rsidP="00EA4E62">
      <w:pPr>
        <w:pStyle w:val="ListParagraph"/>
        <w:tabs>
          <w:tab w:val="left" w:pos="1134"/>
        </w:tabs>
        <w:spacing w:after="0" w:line="276" w:lineRule="auto"/>
        <w:ind w:left="0"/>
        <w:jc w:val="center"/>
        <w:rPr>
          <w:rFonts w:eastAsia="Times New Roman"/>
          <w:color w:val="212529"/>
        </w:rPr>
      </w:pPr>
      <w:r w:rsidRPr="00EA4E62">
        <w:rPr>
          <w:rFonts w:eastAsia="Times New Roman"/>
          <w:noProof/>
          <w:color w:val="212529"/>
        </w:rPr>
        <w:drawing>
          <wp:inline distT="0" distB="0" distL="0" distR="0" wp14:anchorId="1C38CEFF" wp14:editId="0FB6EF4D">
            <wp:extent cx="2582382" cy="2126668"/>
            <wp:effectExtent l="19050" t="19050" r="2794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12173" cy="2151202"/>
                    </a:xfrm>
                    <a:prstGeom prst="rect">
                      <a:avLst/>
                    </a:prstGeom>
                    <a:ln>
                      <a:solidFill>
                        <a:schemeClr val="tx1"/>
                      </a:solidFill>
                    </a:ln>
                  </pic:spPr>
                </pic:pic>
              </a:graphicData>
            </a:graphic>
          </wp:inline>
        </w:drawing>
      </w:r>
    </w:p>
    <w:p w14:paraId="2B665CA5" w14:textId="39A3EB27" w:rsidR="00EA4E62" w:rsidRPr="00785A71" w:rsidRDefault="00EA4E62" w:rsidP="00D0622C">
      <w:pPr>
        <w:pStyle w:val="TA-Caption"/>
        <w:rPr>
          <w:rFonts w:eastAsia="Times New Roman"/>
          <w:color w:val="212529"/>
        </w:rPr>
      </w:pPr>
      <w:bookmarkStart w:id="18" w:name="_Toc115343133"/>
      <w:r>
        <w:t xml:space="preserve">Gambar </w:t>
      </w:r>
      <w:r w:rsidR="00201FB5">
        <w:fldChar w:fldCharType="begin"/>
      </w:r>
      <w:r w:rsidR="00201FB5">
        <w:instrText xml:space="preserve"> STYLEREF 1 \s </w:instrText>
      </w:r>
      <w:r w:rsidR="00201FB5">
        <w:fldChar w:fldCharType="separate"/>
      </w:r>
      <w:r w:rsidR="00305375">
        <w:rPr>
          <w:noProof/>
        </w:rPr>
        <w:t>1</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2</w:t>
      </w:r>
      <w:r w:rsidR="00201FB5">
        <w:fldChar w:fldCharType="end"/>
      </w:r>
      <w:r>
        <w:t xml:space="preserve"> Metode Pengembangan Perangkat Lunak Agile</w:t>
      </w:r>
      <w:bookmarkEnd w:id="18"/>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9" w:name="_heading=h.3dy6vkm" w:colFirst="0" w:colLast="0"/>
      <w:bookmarkStart w:id="20" w:name="_Toc113000993"/>
      <w:bookmarkEnd w:id="19"/>
      <w:r w:rsidRPr="00785A71">
        <w:rPr>
          <w:rFonts w:ascii="Times New Roman" w:eastAsia="Times New Roman" w:hAnsi="Times New Roman" w:cs="Times New Roman"/>
          <w:b/>
          <w:color w:val="212529"/>
          <w:sz w:val="24"/>
          <w:szCs w:val="24"/>
        </w:rPr>
        <w:t>Sistematika Penulisan</w:t>
      </w:r>
      <w:bookmarkEnd w:id="20"/>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1" w:name="_heading=h.1t3h5sf" w:colFirst="0" w:colLast="0"/>
      <w:bookmarkStart w:id="22" w:name="_Toc113000994"/>
      <w:bookmarkEnd w:id="21"/>
      <w:r w:rsidRPr="00785A71">
        <w:rPr>
          <w:rFonts w:ascii="Times New Roman" w:eastAsia="Times New Roman" w:hAnsi="Times New Roman" w:cs="Times New Roman"/>
          <w:b/>
          <w:color w:val="212529"/>
          <w:sz w:val="28"/>
          <w:szCs w:val="28"/>
        </w:rPr>
        <w:lastRenderedPageBreak/>
        <w:t>BAB II</w:t>
      </w:r>
      <w:bookmarkStart w:id="23" w:name="_heading=h.4d34og8" w:colFirst="0" w:colLast="0"/>
      <w:bookmarkEnd w:id="23"/>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2"/>
    </w:p>
    <w:p w14:paraId="227E66E5" w14:textId="1A1D761E" w:rsidR="002D35D3" w:rsidRPr="00785A71" w:rsidRDefault="002D35D3" w:rsidP="00A60BE0">
      <w:pPr>
        <w:pStyle w:val="TA-Head2"/>
        <w:numPr>
          <w:ilvl w:val="0"/>
          <w:numId w:val="7"/>
        </w:numPr>
        <w:ind w:left="567" w:hanging="567"/>
      </w:pPr>
      <w:bookmarkStart w:id="24" w:name="_Toc113000995"/>
      <w:r w:rsidRPr="00785A71">
        <w:t>Landasan Teori</w:t>
      </w:r>
      <w:bookmarkEnd w:id="24"/>
    </w:p>
    <w:p w14:paraId="4EF9C755" w14:textId="77777777" w:rsidR="00A03F24" w:rsidRPr="00785A71" w:rsidRDefault="00A03F24" w:rsidP="00A03F24">
      <w:pPr>
        <w:pStyle w:val="TA-Head3"/>
        <w:rPr>
          <w:rFonts w:cs="Times New Roman"/>
        </w:rPr>
      </w:pPr>
      <w:bookmarkStart w:id="25" w:name="_Toc113000996"/>
      <w:r w:rsidRPr="00785A71">
        <w:rPr>
          <w:rFonts w:cs="Times New Roman"/>
        </w:rPr>
        <w:t>2.1.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8909" cy="2195987"/>
                    </a:xfrm>
                    <a:prstGeom prst="rect">
                      <a:avLst/>
                    </a:prstGeom>
                    <a:ln>
                      <a:solidFill>
                        <a:schemeClr val="tx1"/>
                      </a:solidFill>
                    </a:ln>
                  </pic:spPr>
                </pic:pic>
              </a:graphicData>
            </a:graphic>
          </wp:inline>
        </w:drawing>
      </w:r>
    </w:p>
    <w:p w14:paraId="15F0174B" w14:textId="05D8C595" w:rsidR="00A03F24" w:rsidRPr="00785A71" w:rsidRDefault="00AC0A0C" w:rsidP="00AC0A0C">
      <w:pPr>
        <w:pStyle w:val="TA-Caption"/>
        <w:rPr>
          <w:rFonts w:cs="Times New Roman"/>
        </w:rPr>
      </w:pPr>
      <w:bookmarkStart w:id="26" w:name="_Toc115343134"/>
      <w:r>
        <w:t xml:space="preserve">Gambar </w:t>
      </w:r>
      <w:r w:rsidR="00201FB5">
        <w:fldChar w:fldCharType="begin"/>
      </w:r>
      <w:r w:rsidR="00201FB5">
        <w:instrText xml:space="preserve"> STYLEREF 1 \s </w:instrText>
      </w:r>
      <w:r w:rsidR="00201FB5">
        <w:fldChar w:fldCharType="separate"/>
      </w:r>
      <w:r w:rsidR="00305375">
        <w:rPr>
          <w:noProof/>
        </w:rPr>
        <w:t>2</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w:t>
      </w:r>
      <w:r w:rsidR="00201FB5">
        <w:fldChar w:fldCharType="end"/>
      </w:r>
      <w:r w:rsidRPr="00785A71">
        <w:rPr>
          <w:rFonts w:cs="Times New Roman"/>
        </w:rPr>
        <w:t xml:space="preserve"> Karakter Hanacaraka</w:t>
      </w:r>
      <w:bookmarkEnd w:id="26"/>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bookmarkStart w:id="27" w:name="_Toc113000997"/>
      <w:r w:rsidRPr="00785A71">
        <w:rPr>
          <w:rFonts w:cs="Times New Roman"/>
        </w:rPr>
        <w:t>2.1.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bookmarkStart w:id="28" w:name="_Toc113000998"/>
      <w:r w:rsidRPr="00785A71">
        <w:rPr>
          <w:rFonts w:cs="Times New Roman"/>
        </w:rPr>
        <w:lastRenderedPageBreak/>
        <w:t xml:space="preserve">2.1.3. </w:t>
      </w:r>
      <w:r w:rsidRPr="00785A71">
        <w:rPr>
          <w:rFonts w:cs="Times New Roman"/>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bookmarkStart w:id="29" w:name="_Toc113000999"/>
      <w:r>
        <w:t>2.1.4. Augmentasi Data Gambar</w:t>
      </w:r>
      <w:bookmarkEnd w:id="29"/>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125006"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125006"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125006"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bookmarkStart w:id="30" w:name="_Toc113001000"/>
      <w:r w:rsidRPr="00785A71">
        <w:rPr>
          <w:rFonts w:cs="Times New Roman"/>
        </w:rPr>
        <w:t>2.1.</w:t>
      </w:r>
      <w:r w:rsidR="000A7C6C">
        <w:rPr>
          <w:rFonts w:cs="Times New Roman"/>
        </w:rPr>
        <w:t>5</w:t>
      </w:r>
      <w:r w:rsidRPr="00785A71">
        <w:rPr>
          <w:rFonts w:cs="Times New Roman"/>
        </w:rPr>
        <w:t>. Pengolahan Citra</w:t>
      </w:r>
      <w:bookmarkEnd w:id="30"/>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1" w:name="_Hlk107580052"/>
      <w:r w:rsidRPr="00730917">
        <w:rPr>
          <w:i/>
          <w:iCs/>
        </w:rPr>
        <w:t xml:space="preserve">Histogram equalization </w:t>
      </w:r>
      <w:bookmarkEnd w:id="31"/>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125006"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0332" cy="1638430"/>
                    </a:xfrm>
                    <a:prstGeom prst="rect">
                      <a:avLst/>
                    </a:prstGeom>
                    <a:ln>
                      <a:solidFill>
                        <a:schemeClr val="tx1"/>
                      </a:solidFill>
                    </a:ln>
                  </pic:spPr>
                </pic:pic>
              </a:graphicData>
            </a:graphic>
          </wp:inline>
        </w:drawing>
      </w:r>
    </w:p>
    <w:p w14:paraId="798698C9" w14:textId="0719A92D" w:rsidR="00525454" w:rsidRPr="00525454" w:rsidRDefault="00525454" w:rsidP="00525454">
      <w:pPr>
        <w:pStyle w:val="TA-Caption"/>
      </w:pPr>
      <w:bookmarkStart w:id="32" w:name="_Toc115343135"/>
      <w:r>
        <w:t xml:space="preserve">Gambar </w:t>
      </w:r>
      <w:r w:rsidR="00201FB5">
        <w:fldChar w:fldCharType="begin"/>
      </w:r>
      <w:r w:rsidR="00201FB5">
        <w:instrText xml:space="preserve"> STYLEREF 1 \s </w:instrText>
      </w:r>
      <w:r w:rsidR="00201FB5">
        <w:fldChar w:fldCharType="separate"/>
      </w:r>
      <w:r w:rsidR="00305375">
        <w:rPr>
          <w:noProof/>
        </w:rPr>
        <w:t>2</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2</w:t>
      </w:r>
      <w:r w:rsidR="00201FB5">
        <w:fldChar w:fldCharType="end"/>
      </w:r>
      <w:r>
        <w:t xml:space="preserve"> </w:t>
      </w:r>
      <w:r w:rsidRPr="00525454">
        <w:rPr>
          <w:b w:val="0"/>
          <w:bCs w:val="0"/>
        </w:rPr>
        <w:t>Perbandingan Histogram Asli dengan Hasil Perataan Histogram</w:t>
      </w:r>
      <w:bookmarkEnd w:id="32"/>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bookmarkStart w:id="33" w:name="_Toc113001001"/>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bookmarkEnd w:id="33"/>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3151A44C" w14:textId="77777777" w:rsidR="00A03F24" w:rsidRPr="00785A71"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localization</w:t>
      </w:r>
    </w:p>
    <w:p w14:paraId="6678A256" w14:textId="77777777" w:rsidR="00A03F24" w:rsidRPr="00785A71"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3A63C99F" w:rsidR="00A03F24" w:rsidRPr="00785A71"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w:t>
      </w:r>
      <w:r w:rsidRPr="00785A71">
        <w:lastRenderedPageBreak/>
        <w:t xml:space="preserve">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26941" cy="2369155"/>
                    </a:xfrm>
                    <a:prstGeom prst="rect">
                      <a:avLst/>
                    </a:prstGeom>
                    <a:ln>
                      <a:solidFill>
                        <a:schemeClr val="tx1"/>
                      </a:solidFill>
                    </a:ln>
                  </pic:spPr>
                </pic:pic>
              </a:graphicData>
            </a:graphic>
          </wp:inline>
        </w:drawing>
      </w:r>
    </w:p>
    <w:p w14:paraId="67E98CCA" w14:textId="65767C82" w:rsidR="00A03F24" w:rsidRPr="00940F4E" w:rsidRDefault="00A03F24" w:rsidP="00940F4E">
      <w:pPr>
        <w:pStyle w:val="TA-Caption"/>
        <w:rPr>
          <w:szCs w:val="18"/>
        </w:rPr>
      </w:pPr>
      <w:bookmarkStart w:id="34" w:name="_Toc115343136"/>
      <w:r w:rsidRPr="00940F4E">
        <w:rPr>
          <w:szCs w:val="18"/>
        </w:rPr>
        <w:t xml:space="preserve">Gambar </w:t>
      </w:r>
      <w:r w:rsidR="00201FB5">
        <w:rPr>
          <w:szCs w:val="18"/>
        </w:rPr>
        <w:fldChar w:fldCharType="begin"/>
      </w:r>
      <w:r w:rsidR="00201FB5">
        <w:rPr>
          <w:szCs w:val="18"/>
        </w:rPr>
        <w:instrText xml:space="preserve"> STYLEREF 1 \s </w:instrText>
      </w:r>
      <w:r w:rsidR="00201FB5">
        <w:rPr>
          <w:szCs w:val="18"/>
        </w:rPr>
        <w:fldChar w:fldCharType="separate"/>
      </w:r>
      <w:r w:rsidR="00305375">
        <w:rPr>
          <w:noProof/>
          <w:szCs w:val="18"/>
        </w:rPr>
        <w:t>2</w:t>
      </w:r>
      <w:r w:rsidR="00201FB5">
        <w:rPr>
          <w:szCs w:val="18"/>
        </w:rPr>
        <w:fldChar w:fldCharType="end"/>
      </w:r>
      <w:r w:rsidR="00201FB5">
        <w:rPr>
          <w:szCs w:val="18"/>
        </w:rPr>
        <w:t>.</w:t>
      </w:r>
      <w:r w:rsidR="00201FB5">
        <w:rPr>
          <w:szCs w:val="18"/>
        </w:rPr>
        <w:fldChar w:fldCharType="begin"/>
      </w:r>
      <w:r w:rsidR="00201FB5">
        <w:rPr>
          <w:szCs w:val="18"/>
        </w:rPr>
        <w:instrText xml:space="preserve"> SEQ Gambar \* ARABIC \s 1 </w:instrText>
      </w:r>
      <w:r w:rsidR="00201FB5">
        <w:rPr>
          <w:szCs w:val="18"/>
        </w:rPr>
        <w:fldChar w:fldCharType="separate"/>
      </w:r>
      <w:r w:rsidR="00305375">
        <w:rPr>
          <w:noProof/>
          <w:szCs w:val="18"/>
        </w:rPr>
        <w:t>3</w:t>
      </w:r>
      <w:r w:rsidR="00201FB5">
        <w:rPr>
          <w:szCs w:val="18"/>
        </w:rPr>
        <w:fldChar w:fldCharType="end"/>
      </w:r>
      <w:r w:rsidRPr="00940F4E">
        <w:rPr>
          <w:szCs w:val="18"/>
        </w:rPr>
        <w:t xml:space="preserve"> Fitur SIFT</w:t>
      </w:r>
      <w:bookmarkEnd w:id="34"/>
    </w:p>
    <w:p w14:paraId="74B7A4E6" w14:textId="7CF327A2" w:rsidR="00940F4E" w:rsidRDefault="00940F4E" w:rsidP="007E4908">
      <w:pPr>
        <w:pStyle w:val="TA-Normal"/>
        <w:ind w:firstLine="0"/>
      </w:pPr>
    </w:p>
    <w:p w14:paraId="17446565" w14:textId="29FCE347" w:rsidR="007E4908" w:rsidRDefault="007E4908" w:rsidP="007E4908">
      <w:pPr>
        <w:pStyle w:val="TA-Head3"/>
      </w:pPr>
      <w:bookmarkStart w:id="35" w:name="_Toc113001002"/>
      <w:r w:rsidRPr="007E4908">
        <w:rPr>
          <w:rFonts w:eastAsiaTheme="minorEastAsia"/>
          <w:lang w:val="en-US" w:eastAsia="zh-CN"/>
        </w:rPr>
        <w:t>2.</w:t>
      </w:r>
      <w:r>
        <w:t xml:space="preserve">1.7. </w:t>
      </w:r>
      <w:r w:rsidRPr="0002325B">
        <w:rPr>
          <w:i/>
          <w:iCs/>
        </w:rPr>
        <w:t>K-Means</w:t>
      </w:r>
      <w:r w:rsidR="0002325B">
        <w:rPr>
          <w:i/>
          <w:iCs/>
        </w:rPr>
        <w:t xml:space="preserve"> Clustering</w:t>
      </w:r>
      <w:bookmarkEnd w:id="35"/>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125006"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125006"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bookmarkStart w:id="36" w:name="_Toc113001003"/>
      <w:r>
        <w:t xml:space="preserve">2.1.8. </w:t>
      </w:r>
      <w:r w:rsidRPr="00FD0B05">
        <w:rPr>
          <w:i/>
          <w:iCs/>
        </w:rPr>
        <w:t xml:space="preserve">Bag of </w:t>
      </w:r>
      <w:r w:rsidR="007679A3">
        <w:rPr>
          <w:i/>
          <w:iCs/>
        </w:rPr>
        <w:t>Words</w:t>
      </w:r>
      <w:bookmarkEnd w:id="36"/>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11970" cy="1822963"/>
                    </a:xfrm>
                    <a:prstGeom prst="rect">
                      <a:avLst/>
                    </a:prstGeom>
                    <a:ln>
                      <a:solidFill>
                        <a:schemeClr val="tx1"/>
                      </a:solidFill>
                    </a:ln>
                  </pic:spPr>
                </pic:pic>
              </a:graphicData>
            </a:graphic>
          </wp:inline>
        </w:drawing>
      </w:r>
    </w:p>
    <w:p w14:paraId="4A74B510" w14:textId="62871AC2" w:rsidR="009D2584" w:rsidRDefault="009D2584" w:rsidP="009D2584">
      <w:pPr>
        <w:pStyle w:val="TA-Caption"/>
      </w:pPr>
      <w:bookmarkStart w:id="37" w:name="_Toc115343137"/>
      <w:r>
        <w:t xml:space="preserve">Gambar </w:t>
      </w:r>
      <w:r w:rsidR="00201FB5">
        <w:fldChar w:fldCharType="begin"/>
      </w:r>
      <w:r w:rsidR="00201FB5">
        <w:instrText xml:space="preserve"> STYLEREF 1 \s </w:instrText>
      </w:r>
      <w:r w:rsidR="00201FB5">
        <w:fldChar w:fldCharType="separate"/>
      </w:r>
      <w:r w:rsidR="00305375">
        <w:rPr>
          <w:noProof/>
        </w:rPr>
        <w:t>2</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4</w:t>
      </w:r>
      <w:r w:rsidR="00201FB5">
        <w:fldChar w:fldCharType="end"/>
      </w:r>
      <w:r>
        <w:t xml:space="preserve"> Contoh klastering pada model BoW</w:t>
      </w:r>
      <w:bookmarkEnd w:id="37"/>
    </w:p>
    <w:p w14:paraId="35B9CC87" w14:textId="33E83022" w:rsidR="00CC566F" w:rsidRDefault="00CC566F" w:rsidP="00CC566F">
      <w:pPr>
        <w:pStyle w:val="TA-Normal"/>
        <w:ind w:firstLine="0"/>
      </w:pPr>
    </w:p>
    <w:p w14:paraId="6D8B6110" w14:textId="06D7828A" w:rsidR="00CC566F" w:rsidRDefault="00CC566F" w:rsidP="00CC566F">
      <w:pPr>
        <w:pStyle w:val="TA-Head3"/>
      </w:pPr>
      <w:bookmarkStart w:id="38" w:name="_Toc113001004"/>
      <w:r>
        <w:t xml:space="preserve">2.1.9. </w:t>
      </w:r>
      <w:r w:rsidRPr="00CC566F">
        <w:rPr>
          <w:i/>
          <w:iCs/>
        </w:rPr>
        <w:t>Feature Scaling</w:t>
      </w:r>
      <w:bookmarkEnd w:id="38"/>
    </w:p>
    <w:p w14:paraId="14B79AA3" w14:textId="4D1D39CB"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Pr="007F4A82">
        <w:rPr>
          <w:i/>
          <w:iCs/>
          <w:lang w:val="en-ID" w:eastAsia="en-US"/>
        </w:rPr>
        <w:t>Standardizatio</w:t>
      </w:r>
      <w:r>
        <w:rPr>
          <w:i/>
          <w:iCs/>
          <w:lang w:val="en-ID" w:eastAsia="en-US"/>
        </w:rPr>
        <w:t xml:space="preserve">n </w:t>
      </w:r>
      <w:r>
        <w:rPr>
          <w:lang w:val="en-ID" w:eastAsia="en-US"/>
        </w:rPr>
        <w:t xml:space="preserve">yang </w:t>
      </w:r>
      <w:r w:rsidRPr="007F4A82">
        <w:rPr>
          <w:lang w:val="en-ID" w:eastAsia="en-US"/>
        </w:rPr>
        <w:t xml:space="preserve">di mana nilai-nilai </w:t>
      </w:r>
      <w:r>
        <w:rPr>
          <w:lang w:val="en-ID" w:eastAsia="en-US"/>
        </w:rPr>
        <w:t xml:space="preserve">data </w:t>
      </w:r>
      <w:r w:rsidRPr="007F4A82">
        <w:rPr>
          <w:lang w:val="en-ID" w:eastAsia="en-US"/>
        </w:rPr>
        <w:t>dipusatkan di sekitar rata-rata dengan standa</w:t>
      </w:r>
      <w:r>
        <w:rPr>
          <w:lang w:val="en-ID" w:eastAsia="en-US"/>
        </w:rPr>
        <w:t>r</w:t>
      </w:r>
      <w:r w:rsidRPr="007F4A82">
        <w:rPr>
          <w:lang w:val="en-ID" w:eastAsia="en-US"/>
        </w:rPr>
        <w:t xml:space="preserve"> deviasi. Ini berarti rata-rata atribut menjadi nol dan distribusi yang dihasilkan memiliki </w:t>
      </w:r>
      <w:r>
        <w:rPr>
          <w:lang w:val="en-ID" w:eastAsia="en-US"/>
        </w:rPr>
        <w:t>standar deviasi</w:t>
      </w:r>
      <w:r w:rsidR="000F789F">
        <w:rPr>
          <w:lang w:val="en-ID" w:eastAsia="en-US"/>
        </w:rPr>
        <w:t xml:space="preserve"> yang bernilai 1</w:t>
      </w:r>
      <w:r>
        <w:rPr>
          <w:lang w:val="en-ID" w:eastAsia="en-US"/>
        </w:rPr>
        <w:t>.</w:t>
      </w:r>
      <w:r w:rsidR="002B2989">
        <w:rPr>
          <w:lang w:val="en-ID" w:eastAsia="en-US"/>
        </w:rPr>
        <w:t xml:space="preserve"> Berikut rumus yang digunakan dalam </w:t>
      </w:r>
      <w:r w:rsidR="002B2989" w:rsidRPr="002B2989">
        <w:rPr>
          <w:i/>
          <w:iCs/>
          <w:lang w:val="en-ID" w:eastAsia="en-US"/>
        </w:rPr>
        <w:t>standardization</w:t>
      </w:r>
      <w:r w:rsidR="002B2989">
        <w:rPr>
          <w:lang w:val="en-ID" w:eastAsia="en-US"/>
        </w:rPr>
        <w:t xml:space="preserve"> data yaitu menghitung terlebih dahulu nilai dari standar deviasi sebagai berikut.</w:t>
      </w:r>
    </w:p>
    <w:p w14:paraId="70DEE766" w14:textId="0CDC6B64" w:rsidR="002B2989" w:rsidRPr="002B2989" w:rsidRDefault="00125006"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w:r w:rsidR="002B2989">
        <w:tab/>
        <w:t>(2.14)</w:t>
      </w:r>
    </w:p>
    <w:p w14:paraId="0544BE37" w14:textId="5F32FC5F" w:rsidR="002B2989" w:rsidRPr="002B2989" w:rsidRDefault="002B2989" w:rsidP="00CC566F">
      <w:pPr>
        <w:pStyle w:val="TA-Normal"/>
        <w:rPr>
          <w:lang w:val="en-ID" w:eastAsia="en-US"/>
        </w:rPr>
      </w:pPr>
      <w:r>
        <w:rPr>
          <w:lang w:val="en-ID" w:eastAsia="en-US"/>
        </w:rPr>
        <w:t xml:space="preserve">Kemudian dari nilai standar deviasi, menghitung nilai data baru hasil </w:t>
      </w:r>
      <w:r w:rsidRPr="002B2989">
        <w:rPr>
          <w:i/>
          <w:iCs/>
          <w:lang w:val="en-ID" w:eastAsia="en-US"/>
        </w:rPr>
        <w:t>standardization</w:t>
      </w:r>
      <w:r>
        <w:rPr>
          <w:lang w:val="en-ID" w:eastAsia="en-US"/>
        </w:rPr>
        <w:t xml:space="preserve"> sebagai berikut.</w:t>
      </w:r>
    </w:p>
    <w:p w14:paraId="5A5D7D85" w14:textId="68D001CC" w:rsidR="002B2989" w:rsidRDefault="00125006" w:rsidP="002B2989">
      <w:pPr>
        <w:pStyle w:val="TA-Formula"/>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w:r w:rsidR="002B2989">
        <w:tab/>
        <w:t>(2.15)</w:t>
      </w:r>
    </w:p>
    <w:p w14:paraId="14E1E290" w14:textId="77777777" w:rsidR="002B2989" w:rsidRDefault="002B2989" w:rsidP="00A03F24">
      <w:pPr>
        <w:pStyle w:val="TA-Normal"/>
        <w:spacing w:after="0"/>
        <w:ind w:firstLine="0"/>
        <w:rPr>
          <w:lang w:val="en-ID" w:eastAsia="en-US"/>
        </w:rPr>
      </w:pPr>
    </w:p>
    <w:p w14:paraId="05CB033E" w14:textId="201B030B" w:rsidR="00A03F24" w:rsidRPr="007E4908" w:rsidRDefault="00A03F24" w:rsidP="00305911">
      <w:pPr>
        <w:pStyle w:val="TA-Head3"/>
      </w:pPr>
      <w:bookmarkStart w:id="39" w:name="_Toc113001005"/>
      <w:r w:rsidRPr="007E4908">
        <w:t>2.1.</w:t>
      </w:r>
      <w:r w:rsidR="00305911">
        <w:t>10</w:t>
      </w:r>
      <w:r w:rsidRPr="007E4908">
        <w:t>. Support Vector Machine</w:t>
      </w:r>
      <w:bookmarkEnd w:id="39"/>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1AAF378E" w:rsidR="00340379" w:rsidRDefault="00125006"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4A2A03">
        <w:t>6</w:t>
      </w:r>
      <w:r w:rsidR="00340379">
        <w:t>)</w:t>
      </w:r>
    </w:p>
    <w:p w14:paraId="5D151C75" w14:textId="42963B3D"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4A2A03">
        <w:t>7</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0B51C03A" w:rsidR="004A2A03" w:rsidRPr="004A2A03" w:rsidRDefault="00125006"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8)</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125006"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125006"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125006"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125006"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71BF89E2" w:rsidR="004A2A03" w:rsidRDefault="00125006"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476547">
        <w:t xml:space="preserve">9) </w:t>
      </w:r>
    </w:p>
    <w:p w14:paraId="4A1A5CCD" w14:textId="77777777" w:rsidR="004A2A03" w:rsidRDefault="00476547" w:rsidP="004A2A03">
      <w:pPr>
        <w:pStyle w:val="TA-Normal"/>
        <w:ind w:left="1134" w:firstLine="0"/>
      </w:pPr>
      <w:r>
        <w:t xml:space="preserve">Keterangan: </w:t>
      </w:r>
    </w:p>
    <w:p w14:paraId="386B296D" w14:textId="64E95B04" w:rsidR="004A2A03" w:rsidRDefault="0012500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125006"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125006"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7743FC6" w:rsidR="004A2A03" w:rsidRDefault="00125006"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20)</w:t>
      </w:r>
    </w:p>
    <w:p w14:paraId="3E18B8FF" w14:textId="77777777" w:rsidR="004A2A03" w:rsidRDefault="00476547" w:rsidP="004A2A03">
      <w:pPr>
        <w:pStyle w:val="TA-Normal"/>
        <w:ind w:left="1134" w:firstLine="0"/>
      </w:pPr>
      <w:r>
        <w:t xml:space="preserve">Keterangan: </w:t>
      </w:r>
    </w:p>
    <w:p w14:paraId="5BC2112E" w14:textId="481889D9" w:rsidR="004A2A03" w:rsidRDefault="0012500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125006"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5F75BD64" w:rsidR="004A2A03" w:rsidRDefault="00125006"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476547">
        <w:t xml:space="preserve">1) </w:t>
      </w:r>
    </w:p>
    <w:p w14:paraId="1776A5AD" w14:textId="77777777" w:rsidR="004A2A03" w:rsidRDefault="00476547" w:rsidP="004A2A03">
      <w:pPr>
        <w:pStyle w:val="TA-Normal"/>
        <w:ind w:left="1134" w:firstLine="0"/>
      </w:pPr>
      <w:r>
        <w:t xml:space="preserve">Keterangan: </w:t>
      </w:r>
    </w:p>
    <w:p w14:paraId="55FBEABE" w14:textId="0D7A4678" w:rsidR="004A2A03" w:rsidRDefault="0012500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125006"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59714951"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2)</w:t>
      </w:r>
    </w:p>
    <w:p w14:paraId="560D4FCF" w14:textId="72B58C5B" w:rsidR="00A27E84" w:rsidRDefault="00A27E84" w:rsidP="006A4B6D">
      <w:pPr>
        <w:pStyle w:val="TA-Normal"/>
        <w:ind w:left="567" w:firstLine="0"/>
      </w:pPr>
      <w:r>
        <w:t>Keterangan:</w:t>
      </w:r>
    </w:p>
    <w:p w14:paraId="3C068326" w14:textId="4AE91697" w:rsidR="006A4B6D" w:rsidRDefault="00125006"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125006"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3AC8B917" w14:textId="794B6CD2" w:rsidR="000443ED" w:rsidRDefault="000443ED" w:rsidP="000443ED">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 xml:space="preserve">(2.23) </w:t>
      </w:r>
    </w:p>
    <w:p w14:paraId="54E7F16D" w14:textId="38DC1F2F" w:rsidR="00BC48C9" w:rsidRDefault="00BC48C9" w:rsidP="000443ED">
      <w:pPr>
        <w:pStyle w:val="TA-Normal"/>
        <w:ind w:firstLine="0"/>
      </w:pP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w:t>
      </w:r>
      <w:r>
        <w:lastRenderedPageBreak/>
        <w:t>lainnya begitu pula perlakuan yang sama dilakukan pada kelas lainnya. Ketika salah satu kelas akan dilatih maka kelas lainnya akan digabung menjadi nilai negatif dari kelas yang dituju.</w:t>
      </w:r>
    </w:p>
    <w:p w14:paraId="3D29227C" w14:textId="13D68626" w:rsidR="002D5A97" w:rsidRDefault="002D5A97" w:rsidP="002D5A97">
      <w:pPr>
        <w:pStyle w:val="TA-Head3"/>
      </w:pPr>
      <w:bookmarkStart w:id="40" w:name="_Toc113001006"/>
      <w:r w:rsidRPr="002D5A97">
        <w:rPr>
          <w:rFonts w:eastAsiaTheme="minorEastAsia"/>
          <w:lang w:val="en-US" w:eastAsia="zh-CN"/>
        </w:rPr>
        <w:t>2.1</w:t>
      </w:r>
      <w:r>
        <w:t>.1</w:t>
      </w:r>
      <w:r w:rsidR="00305911">
        <w:t>1</w:t>
      </w:r>
      <w:r>
        <w:t xml:space="preserve">. </w:t>
      </w:r>
      <w:r w:rsidR="00585AA5">
        <w:t>Optimasi Parameter Model</w:t>
      </w:r>
      <w:bookmarkEnd w:id="40"/>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29783B7B" w:rsidR="00330B2C" w:rsidRDefault="00585AA5" w:rsidP="00E935EB">
      <w:pPr>
        <w:pStyle w:val="TA-Head3"/>
      </w:pPr>
      <w:bookmarkStart w:id="41" w:name="_Toc113001007"/>
      <w:r>
        <w:t>2.1.12. Evaluasi</w:t>
      </w:r>
      <w:bookmarkEnd w:id="41"/>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48010610" w:rsidR="00E935EB" w:rsidRPr="00E935EB" w:rsidRDefault="00125006"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4)</w:t>
      </w:r>
    </w:p>
    <w:p w14:paraId="515380BA" w14:textId="7016942F" w:rsidR="00E935EB" w:rsidRPr="00E935EB" w:rsidRDefault="00125006"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5)</w:t>
      </w:r>
    </w:p>
    <w:p w14:paraId="25EDDB6A" w14:textId="44AA93E0" w:rsidR="00E935EB" w:rsidRPr="00E935EB" w:rsidRDefault="00125006"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6)</w:t>
      </w:r>
    </w:p>
    <w:p w14:paraId="29594D35" w14:textId="4BE06C33"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7)</w:t>
      </w:r>
    </w:p>
    <w:p w14:paraId="3F2BCD47" w14:textId="2DB9BE62" w:rsidR="0020004E" w:rsidRPr="00785A71" w:rsidRDefault="00BE426C" w:rsidP="00A60BE0">
      <w:pPr>
        <w:pStyle w:val="TA-Head2"/>
        <w:numPr>
          <w:ilvl w:val="0"/>
          <w:numId w:val="7"/>
        </w:numPr>
        <w:ind w:left="567" w:hanging="567"/>
      </w:pPr>
      <w:bookmarkStart w:id="42" w:name="_Toc113001008"/>
      <w:r w:rsidRPr="00785A71">
        <w:t>Studi Literatur</w:t>
      </w:r>
      <w:bookmarkEnd w:id="42"/>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lastRenderedPageBreak/>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lastRenderedPageBreak/>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w:t>
      </w:r>
      <w:r w:rsidRPr="00785A71">
        <w:lastRenderedPageBreak/>
        <w:t xml:space="preserve">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w:t>
      </w:r>
      <w:r w:rsidRPr="00785A71">
        <w:lastRenderedPageBreak/>
        <w:t xml:space="preserve">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lastRenderedPageBreak/>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w:t>
      </w:r>
      <w:r w:rsidRPr="00785A71">
        <w:lastRenderedPageBreak/>
        <w:t xml:space="preserve">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6D9ADC46" w:rsidR="00A03F24" w:rsidRPr="00785A71" w:rsidRDefault="00AC0A0C" w:rsidP="00AC0A0C">
      <w:pPr>
        <w:pStyle w:val="TA-Caption"/>
        <w:rPr>
          <w:rFonts w:cs="Times New Roman"/>
        </w:rPr>
      </w:pPr>
      <w:bookmarkStart w:id="43" w:name="_Toc115343091"/>
      <w:r>
        <w:t xml:space="preserve">Tabel </w:t>
      </w:r>
      <w:r w:rsidR="00825659">
        <w:fldChar w:fldCharType="begin"/>
      </w:r>
      <w:r w:rsidR="00825659">
        <w:instrText xml:space="preserve"> STYLEREF 1 \s </w:instrText>
      </w:r>
      <w:r w:rsidR="00825659">
        <w:fldChar w:fldCharType="separate"/>
      </w:r>
      <w:r w:rsidR="00305375">
        <w:rPr>
          <w:noProof/>
        </w:rPr>
        <w:t>2</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w:t>
      </w:r>
      <w:r w:rsidR="00825659">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43"/>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A03F24" w:rsidRPr="00785A71" w14:paraId="6EFE9266" w14:textId="77777777" w:rsidTr="0009426D">
        <w:tc>
          <w:tcPr>
            <w:tcW w:w="534" w:type="dxa"/>
          </w:tcPr>
          <w:p w14:paraId="795F0AA1" w14:textId="77777777" w:rsidR="00A03F24" w:rsidRPr="00785A71" w:rsidRDefault="00A03F24" w:rsidP="00C76D71">
            <w:pPr>
              <w:pStyle w:val="TA-TextTabel"/>
              <w:rPr>
                <w:rFonts w:cs="Times New Roman"/>
              </w:rPr>
            </w:pPr>
            <w:r w:rsidRPr="00785A71">
              <w:rPr>
                <w:rFonts w:cs="Times New Roman"/>
              </w:rPr>
              <w:t>5</w:t>
            </w:r>
          </w:p>
        </w:tc>
        <w:tc>
          <w:tcPr>
            <w:tcW w:w="1134" w:type="dxa"/>
          </w:tcPr>
          <w:p w14:paraId="4E27AAB7" w14:textId="77777777" w:rsidR="00A03F24" w:rsidRPr="00785A71" w:rsidRDefault="00A03F24" w:rsidP="00C76D71">
            <w:pPr>
              <w:pStyle w:val="TA-TextTabel"/>
              <w:rPr>
                <w:rFonts w:cs="Times New Roman"/>
              </w:rPr>
            </w:pPr>
            <w:r w:rsidRPr="00785A71">
              <w:rPr>
                <w:rFonts w:cs="Times New Roman"/>
              </w:rPr>
              <w:t>Widiarti &amp; Wastu (2009)</w:t>
            </w:r>
          </w:p>
        </w:tc>
        <w:tc>
          <w:tcPr>
            <w:tcW w:w="2013" w:type="dxa"/>
          </w:tcPr>
          <w:p w14:paraId="62CCFB6E" w14:textId="77777777" w:rsidR="00A03F24" w:rsidRPr="00785A71" w:rsidRDefault="00A03F24" w:rsidP="00C76D71">
            <w:pPr>
              <w:pStyle w:val="TA-TextTabel"/>
              <w:rPr>
                <w:rFonts w:cs="Times New Roman"/>
                <w:i/>
                <w:iCs/>
              </w:rPr>
            </w:pPr>
            <w:r w:rsidRPr="00785A71">
              <w:rPr>
                <w:rFonts w:cs="Times New Roman"/>
                <w:i/>
                <w:iCs/>
              </w:rPr>
              <w:t>Javanese Character Recognition Using Hidden Markov Model</w:t>
            </w:r>
          </w:p>
        </w:tc>
        <w:tc>
          <w:tcPr>
            <w:tcW w:w="1276" w:type="dxa"/>
          </w:tcPr>
          <w:p w14:paraId="41C8F55E" w14:textId="77777777" w:rsidR="00A03F24" w:rsidRDefault="00A03F24" w:rsidP="00C76D71">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p w14:paraId="6CD699B4" w14:textId="71DCE1A2" w:rsidR="00FB46AA" w:rsidRPr="00785A71" w:rsidRDefault="00FB46AA" w:rsidP="00C76D71">
            <w:pPr>
              <w:pStyle w:val="TA-TextTabel"/>
              <w:rPr>
                <w:rFonts w:cs="Times New Roman"/>
              </w:rPr>
            </w:pPr>
          </w:p>
        </w:tc>
        <w:tc>
          <w:tcPr>
            <w:tcW w:w="3827" w:type="dxa"/>
          </w:tcPr>
          <w:p w14:paraId="7FD37A0F" w14:textId="77777777" w:rsidR="00A03F24" w:rsidRPr="00785A71" w:rsidRDefault="00A03F24" w:rsidP="00C76D71">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bl>
    <w:p w14:paraId="3BD48B92" w14:textId="6AEA04BD" w:rsidR="00825659" w:rsidRPr="00825659" w:rsidRDefault="00825659" w:rsidP="00825659">
      <w:pPr>
        <w:pStyle w:val="TA-Caption"/>
      </w:pPr>
      <w:bookmarkStart w:id="44" w:name="_Toc115343092"/>
      <w:r>
        <w:lastRenderedPageBreak/>
        <w:t xml:space="preserve">Tabel </w:t>
      </w:r>
      <w:r>
        <w:fldChar w:fldCharType="begin"/>
      </w:r>
      <w:r>
        <w:instrText xml:space="preserve"> STYLEREF 1 \s </w:instrText>
      </w:r>
      <w:r>
        <w:fldChar w:fldCharType="separate"/>
      </w:r>
      <w:r w:rsidR="00305375">
        <w:rPr>
          <w:noProof/>
        </w:rPr>
        <w:t>2</w:t>
      </w:r>
      <w:r>
        <w:fldChar w:fldCharType="end"/>
      </w:r>
      <w:r>
        <w:t>.</w:t>
      </w:r>
      <w:r>
        <w:fldChar w:fldCharType="begin"/>
      </w:r>
      <w:r>
        <w:instrText xml:space="preserve"> SEQ Tabel \* ARABIC \s 1 </w:instrText>
      </w:r>
      <w:r>
        <w:fldChar w:fldCharType="separate"/>
      </w:r>
      <w:r w:rsidR="00305375">
        <w:rPr>
          <w:noProof/>
        </w:rPr>
        <w:t>2</w:t>
      </w:r>
      <w:r>
        <w:fldChar w:fldCharType="end"/>
      </w:r>
      <w:r>
        <w:t xml:space="preserve"> </w:t>
      </w:r>
      <w:r w:rsidRPr="00825659">
        <w:rPr>
          <w:i/>
          <w:iCs/>
        </w:rPr>
        <w:t>State of The Art</w:t>
      </w:r>
      <w:r>
        <w:t xml:space="preserve"> Lanjutan</w:t>
      </w:r>
      <w:bookmarkEnd w:id="44"/>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825659" w:rsidRPr="00785A71" w14:paraId="339246DD" w14:textId="77777777" w:rsidTr="00184BC2">
        <w:tc>
          <w:tcPr>
            <w:tcW w:w="534" w:type="dxa"/>
          </w:tcPr>
          <w:p w14:paraId="5499F299" w14:textId="77777777" w:rsidR="00825659" w:rsidRPr="00785A71" w:rsidRDefault="00825659" w:rsidP="00825659">
            <w:pPr>
              <w:pStyle w:val="TA-TextTabel"/>
              <w:rPr>
                <w:rFonts w:cs="Times New Roman"/>
              </w:rPr>
            </w:pPr>
            <w:r w:rsidRPr="00785A71">
              <w:rPr>
                <w:rFonts w:cs="Times New Roman"/>
              </w:rPr>
              <w:t>6</w:t>
            </w:r>
          </w:p>
        </w:tc>
        <w:tc>
          <w:tcPr>
            <w:tcW w:w="1134" w:type="dxa"/>
          </w:tcPr>
          <w:p w14:paraId="30FCBE3C" w14:textId="77777777" w:rsidR="00825659" w:rsidRPr="00785A71" w:rsidRDefault="00825659" w:rsidP="00825659">
            <w:pPr>
              <w:pStyle w:val="TA-TextTabel"/>
              <w:rPr>
                <w:rFonts w:cs="Times New Roman"/>
              </w:rPr>
            </w:pPr>
            <w:r w:rsidRPr="00785A71">
              <w:rPr>
                <w:rFonts w:cs="Times New Roman"/>
              </w:rPr>
              <w:t>Yulianti et al. (2019)</w:t>
            </w:r>
          </w:p>
        </w:tc>
        <w:tc>
          <w:tcPr>
            <w:tcW w:w="2013" w:type="dxa"/>
          </w:tcPr>
          <w:p w14:paraId="6B1AE341" w14:textId="77777777" w:rsidR="00825659" w:rsidRPr="00785A71" w:rsidRDefault="00825659" w:rsidP="00825659">
            <w:pPr>
              <w:pStyle w:val="TA-TextTabel"/>
              <w:rPr>
                <w:rFonts w:cs="Times New Roman"/>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18D1E31" w14:textId="77777777" w:rsidR="00825659" w:rsidRPr="00785A71" w:rsidRDefault="00825659" w:rsidP="00825659">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1DCBEEBB" w14:textId="77777777" w:rsidR="00825659" w:rsidRPr="00785A71" w:rsidRDefault="00825659" w:rsidP="00825659">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825659" w:rsidRPr="00785A71" w14:paraId="324E803E" w14:textId="77777777" w:rsidTr="00184BC2">
        <w:tc>
          <w:tcPr>
            <w:tcW w:w="534" w:type="dxa"/>
          </w:tcPr>
          <w:p w14:paraId="0DB563D8" w14:textId="77777777" w:rsidR="00825659" w:rsidRPr="00785A71" w:rsidRDefault="00825659" w:rsidP="00825659">
            <w:pPr>
              <w:pStyle w:val="TA-TextTabel"/>
              <w:rPr>
                <w:rFonts w:cs="Times New Roman"/>
              </w:rPr>
            </w:pPr>
            <w:r w:rsidRPr="00785A71">
              <w:rPr>
                <w:rFonts w:cs="Times New Roman"/>
              </w:rPr>
              <w:t>7</w:t>
            </w:r>
          </w:p>
        </w:tc>
        <w:tc>
          <w:tcPr>
            <w:tcW w:w="1134" w:type="dxa"/>
          </w:tcPr>
          <w:p w14:paraId="02C3FF3F" w14:textId="77777777" w:rsidR="00825659" w:rsidRPr="00785A71" w:rsidRDefault="00825659" w:rsidP="00825659">
            <w:pPr>
              <w:pStyle w:val="TA-TextTabel"/>
              <w:rPr>
                <w:rFonts w:cs="Times New Roman"/>
              </w:rPr>
            </w:pPr>
            <w:r w:rsidRPr="00785A71">
              <w:rPr>
                <w:rFonts w:cs="Times New Roman"/>
              </w:rPr>
              <w:t>Rasyidi et al. (2021)</w:t>
            </w:r>
          </w:p>
        </w:tc>
        <w:tc>
          <w:tcPr>
            <w:tcW w:w="2013" w:type="dxa"/>
          </w:tcPr>
          <w:p w14:paraId="3423BE56" w14:textId="77777777" w:rsidR="00825659" w:rsidRPr="00785A71" w:rsidRDefault="00825659" w:rsidP="00825659">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5A49AC0B" w14:textId="77777777" w:rsidR="00825659" w:rsidRPr="00785A71" w:rsidRDefault="00825659" w:rsidP="00825659">
            <w:pPr>
              <w:pStyle w:val="TA-TextTabel"/>
              <w:rPr>
                <w:rFonts w:cs="Times New Roman"/>
                <w:i/>
                <w:iCs/>
              </w:rPr>
            </w:pPr>
            <w:r w:rsidRPr="00785A71">
              <w:rPr>
                <w:rFonts w:cs="Times New Roman"/>
                <w:i/>
                <w:iCs/>
              </w:rPr>
              <w:t>Random Forest</w:t>
            </w:r>
          </w:p>
        </w:tc>
        <w:tc>
          <w:tcPr>
            <w:tcW w:w="3827" w:type="dxa"/>
          </w:tcPr>
          <w:p w14:paraId="5759FD12" w14:textId="77777777" w:rsidR="00825659" w:rsidRPr="00785A71" w:rsidRDefault="00825659" w:rsidP="00825659">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825659" w:rsidRPr="00785A71" w14:paraId="6DFC8F28" w14:textId="77777777" w:rsidTr="00184BC2">
        <w:tc>
          <w:tcPr>
            <w:tcW w:w="534" w:type="dxa"/>
          </w:tcPr>
          <w:p w14:paraId="089AA929" w14:textId="77777777" w:rsidR="00825659" w:rsidRPr="00785A71" w:rsidRDefault="00825659" w:rsidP="00825659">
            <w:pPr>
              <w:pStyle w:val="TA-TextTabel"/>
              <w:rPr>
                <w:rFonts w:cs="Times New Roman"/>
              </w:rPr>
            </w:pPr>
            <w:r w:rsidRPr="00785A71">
              <w:rPr>
                <w:rFonts w:cs="Times New Roman"/>
              </w:rPr>
              <w:t>8</w:t>
            </w:r>
          </w:p>
        </w:tc>
        <w:tc>
          <w:tcPr>
            <w:tcW w:w="1134" w:type="dxa"/>
          </w:tcPr>
          <w:p w14:paraId="30584D2E" w14:textId="77777777" w:rsidR="00825659" w:rsidRPr="00785A71" w:rsidRDefault="00825659" w:rsidP="00825659">
            <w:pPr>
              <w:pStyle w:val="TA-TextTabel"/>
              <w:rPr>
                <w:rFonts w:cs="Times New Roman"/>
              </w:rPr>
            </w:pPr>
            <w:r w:rsidRPr="00785A71">
              <w:rPr>
                <w:rFonts w:cs="Times New Roman"/>
              </w:rPr>
              <w:t>Rismiyati et al. (2017)</w:t>
            </w:r>
          </w:p>
        </w:tc>
        <w:tc>
          <w:tcPr>
            <w:tcW w:w="2013" w:type="dxa"/>
          </w:tcPr>
          <w:p w14:paraId="4695BBE5" w14:textId="77777777" w:rsidR="00825659" w:rsidRPr="00785A71" w:rsidRDefault="00825659" w:rsidP="00825659">
            <w:pPr>
              <w:pStyle w:val="TA-TextTabel"/>
              <w:rPr>
                <w:rFonts w:cs="Times New Roman"/>
                <w:i/>
                <w:iCs/>
              </w:rPr>
            </w:pPr>
            <w:r w:rsidRPr="00785A71">
              <w:rPr>
                <w:rFonts w:cs="Times New Roman"/>
                <w:i/>
                <w:iCs/>
              </w:rPr>
              <w:t>Deep Learning for Handwritten Javanese Character</w:t>
            </w:r>
          </w:p>
          <w:p w14:paraId="79562664" w14:textId="77777777" w:rsidR="00825659" w:rsidRPr="00785A71" w:rsidRDefault="00825659" w:rsidP="00825659">
            <w:pPr>
              <w:pStyle w:val="TA-TextTabel"/>
              <w:rPr>
                <w:rFonts w:cs="Times New Roman"/>
              </w:rPr>
            </w:pPr>
            <w:r w:rsidRPr="00785A71">
              <w:rPr>
                <w:rFonts w:cs="Times New Roman"/>
                <w:i/>
                <w:iCs/>
              </w:rPr>
              <w:t>Recognition</w:t>
            </w:r>
          </w:p>
        </w:tc>
        <w:tc>
          <w:tcPr>
            <w:tcW w:w="1276" w:type="dxa"/>
          </w:tcPr>
          <w:p w14:paraId="790BC13C" w14:textId="77777777" w:rsidR="00825659" w:rsidRPr="00785A71" w:rsidRDefault="00825659" w:rsidP="00825659">
            <w:pPr>
              <w:pStyle w:val="TA-TextTabel"/>
              <w:rPr>
                <w:rFonts w:cs="Times New Roman"/>
              </w:rPr>
            </w:pPr>
            <w:r w:rsidRPr="00785A71">
              <w:rPr>
                <w:rFonts w:cs="Times New Roman"/>
              </w:rPr>
              <w:t>CNN &amp; DNN</w:t>
            </w:r>
          </w:p>
        </w:tc>
        <w:tc>
          <w:tcPr>
            <w:tcW w:w="3827" w:type="dxa"/>
          </w:tcPr>
          <w:p w14:paraId="53012530" w14:textId="77777777" w:rsidR="00825659" w:rsidRPr="00785A71" w:rsidRDefault="00825659" w:rsidP="00825659">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825659" w:rsidRPr="00785A71" w14:paraId="6906B0D7" w14:textId="77777777" w:rsidTr="00184BC2">
        <w:tc>
          <w:tcPr>
            <w:tcW w:w="534" w:type="dxa"/>
          </w:tcPr>
          <w:p w14:paraId="0D0CE0E1" w14:textId="77777777" w:rsidR="00825659" w:rsidRPr="00785A71" w:rsidRDefault="00825659" w:rsidP="00825659">
            <w:pPr>
              <w:pStyle w:val="TA-TextTabel"/>
              <w:rPr>
                <w:rFonts w:cs="Times New Roman"/>
              </w:rPr>
            </w:pPr>
            <w:r w:rsidRPr="00785A71">
              <w:rPr>
                <w:rFonts w:cs="Times New Roman"/>
              </w:rPr>
              <w:t>9</w:t>
            </w:r>
          </w:p>
        </w:tc>
        <w:tc>
          <w:tcPr>
            <w:tcW w:w="1134" w:type="dxa"/>
          </w:tcPr>
          <w:p w14:paraId="421BC838" w14:textId="77777777" w:rsidR="00825659" w:rsidRPr="00785A71" w:rsidRDefault="00825659" w:rsidP="00825659">
            <w:pPr>
              <w:pStyle w:val="TA-TextTabel"/>
              <w:rPr>
                <w:rFonts w:cs="Times New Roman"/>
              </w:rPr>
            </w:pPr>
            <w:r w:rsidRPr="00785A71">
              <w:rPr>
                <w:rFonts w:cs="Times New Roman"/>
              </w:rPr>
              <w:t>Susanto et al. (2021)</w:t>
            </w:r>
          </w:p>
        </w:tc>
        <w:tc>
          <w:tcPr>
            <w:tcW w:w="2013" w:type="dxa"/>
          </w:tcPr>
          <w:p w14:paraId="3EDCD3D3" w14:textId="77777777" w:rsidR="00825659" w:rsidRPr="00785A71" w:rsidRDefault="00825659" w:rsidP="00825659">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825659" w:rsidRPr="00785A71" w:rsidRDefault="00825659" w:rsidP="00825659">
            <w:pPr>
              <w:pStyle w:val="TA-TextTabel"/>
              <w:rPr>
                <w:rFonts w:cs="Times New Roman"/>
              </w:rPr>
            </w:pPr>
            <w:r w:rsidRPr="00785A71">
              <w:rPr>
                <w:rFonts w:cs="Times New Roman"/>
              </w:rPr>
              <w:t>KNN &amp; HOG</w:t>
            </w:r>
          </w:p>
        </w:tc>
        <w:tc>
          <w:tcPr>
            <w:tcW w:w="3827" w:type="dxa"/>
          </w:tcPr>
          <w:p w14:paraId="65E3A390" w14:textId="77777777" w:rsidR="00825659" w:rsidRPr="00785A71" w:rsidRDefault="00825659" w:rsidP="00825659">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825659" w:rsidRPr="00785A71" w14:paraId="3590F14D" w14:textId="77777777" w:rsidTr="00184BC2">
        <w:tc>
          <w:tcPr>
            <w:tcW w:w="534" w:type="dxa"/>
          </w:tcPr>
          <w:p w14:paraId="40BB06AA" w14:textId="77777777" w:rsidR="00825659" w:rsidRPr="00785A71" w:rsidRDefault="00825659" w:rsidP="00825659">
            <w:pPr>
              <w:pStyle w:val="TA-TextTabel"/>
              <w:rPr>
                <w:rFonts w:cs="Times New Roman"/>
              </w:rPr>
            </w:pPr>
            <w:r w:rsidRPr="00785A71">
              <w:rPr>
                <w:rFonts w:cs="Times New Roman"/>
              </w:rPr>
              <w:t>10</w:t>
            </w:r>
          </w:p>
        </w:tc>
        <w:tc>
          <w:tcPr>
            <w:tcW w:w="1134" w:type="dxa"/>
          </w:tcPr>
          <w:p w14:paraId="61FB8A70" w14:textId="77777777" w:rsidR="00825659" w:rsidRPr="00785A71" w:rsidRDefault="00825659" w:rsidP="00825659">
            <w:pPr>
              <w:pStyle w:val="TA-TextTabel"/>
              <w:rPr>
                <w:rFonts w:cs="Times New Roman"/>
              </w:rPr>
            </w:pPr>
            <w:r w:rsidRPr="00785A71">
              <w:rPr>
                <w:rFonts w:cs="Times New Roman"/>
              </w:rPr>
              <w:t>Robby et al. (2019)</w:t>
            </w:r>
          </w:p>
        </w:tc>
        <w:tc>
          <w:tcPr>
            <w:tcW w:w="2013" w:type="dxa"/>
          </w:tcPr>
          <w:p w14:paraId="09FACCFF" w14:textId="77777777" w:rsidR="00825659" w:rsidRPr="00785A71" w:rsidRDefault="00825659" w:rsidP="00825659">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825659" w:rsidRPr="00785A71" w:rsidRDefault="00825659" w:rsidP="00825659">
            <w:pPr>
              <w:pStyle w:val="TA-TextTabel"/>
              <w:rPr>
                <w:rFonts w:cs="Times New Roman"/>
              </w:rPr>
            </w:pPr>
            <w:r w:rsidRPr="00785A71">
              <w:rPr>
                <w:rFonts w:cs="Times New Roman"/>
              </w:rPr>
              <w:t>Neural Network API Tesseract OCR</w:t>
            </w:r>
          </w:p>
        </w:tc>
        <w:tc>
          <w:tcPr>
            <w:tcW w:w="3827" w:type="dxa"/>
          </w:tcPr>
          <w:p w14:paraId="3F9E4384" w14:textId="77777777" w:rsidR="00825659" w:rsidRPr="00785A71" w:rsidRDefault="00825659" w:rsidP="00825659">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825659" w:rsidRPr="00785A71" w14:paraId="227F147F" w14:textId="77777777" w:rsidTr="00184BC2">
        <w:tc>
          <w:tcPr>
            <w:tcW w:w="534" w:type="dxa"/>
          </w:tcPr>
          <w:p w14:paraId="1485E25A" w14:textId="77777777" w:rsidR="00825659" w:rsidRPr="00785A71" w:rsidRDefault="00825659" w:rsidP="00825659">
            <w:pPr>
              <w:pStyle w:val="TA-TextTabel"/>
              <w:rPr>
                <w:rFonts w:cs="Times New Roman"/>
              </w:rPr>
            </w:pPr>
            <w:r w:rsidRPr="00785A71">
              <w:rPr>
                <w:rFonts w:cs="Times New Roman"/>
              </w:rPr>
              <w:t>11</w:t>
            </w:r>
          </w:p>
        </w:tc>
        <w:tc>
          <w:tcPr>
            <w:tcW w:w="1134" w:type="dxa"/>
          </w:tcPr>
          <w:p w14:paraId="6F496631" w14:textId="77777777" w:rsidR="00825659" w:rsidRPr="00785A71" w:rsidRDefault="00825659" w:rsidP="00825659">
            <w:pPr>
              <w:pStyle w:val="TA-TextTabel"/>
              <w:rPr>
                <w:rFonts w:cs="Times New Roman"/>
              </w:rPr>
            </w:pPr>
            <w:r w:rsidRPr="00785A71">
              <w:rPr>
                <w:rFonts w:cs="Times New Roman"/>
              </w:rPr>
              <w:t>Surinta et al. (2015)</w:t>
            </w:r>
          </w:p>
        </w:tc>
        <w:tc>
          <w:tcPr>
            <w:tcW w:w="2013" w:type="dxa"/>
          </w:tcPr>
          <w:p w14:paraId="6DE25B49" w14:textId="77777777" w:rsidR="00825659" w:rsidRPr="00785A71" w:rsidRDefault="00825659" w:rsidP="00825659">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825659" w:rsidRPr="00785A71" w:rsidRDefault="00825659" w:rsidP="00825659">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825659" w:rsidRPr="00785A71" w:rsidRDefault="00825659" w:rsidP="00825659">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825659" w:rsidRPr="00785A71" w14:paraId="44E141A0" w14:textId="77777777" w:rsidTr="00184BC2">
        <w:tc>
          <w:tcPr>
            <w:tcW w:w="534" w:type="dxa"/>
          </w:tcPr>
          <w:p w14:paraId="004218A5" w14:textId="77777777" w:rsidR="00825659" w:rsidRPr="00785A71" w:rsidRDefault="00825659" w:rsidP="00825659">
            <w:pPr>
              <w:pStyle w:val="TA-TextTabel"/>
              <w:rPr>
                <w:rFonts w:cs="Times New Roman"/>
              </w:rPr>
            </w:pPr>
            <w:r w:rsidRPr="00785A71">
              <w:rPr>
                <w:rFonts w:cs="Times New Roman"/>
              </w:rPr>
              <w:t>12</w:t>
            </w:r>
          </w:p>
        </w:tc>
        <w:tc>
          <w:tcPr>
            <w:tcW w:w="1134" w:type="dxa"/>
          </w:tcPr>
          <w:p w14:paraId="02B81084" w14:textId="77777777" w:rsidR="00825659" w:rsidRPr="00785A71" w:rsidRDefault="00825659" w:rsidP="00825659">
            <w:pPr>
              <w:pStyle w:val="TA-TextTabel"/>
              <w:rPr>
                <w:rFonts w:cs="Times New Roman"/>
              </w:rPr>
            </w:pPr>
            <w:r w:rsidRPr="00785A71">
              <w:rPr>
                <w:rFonts w:cs="Times New Roman"/>
              </w:rPr>
              <w:t>Narang et al. (2020)</w:t>
            </w:r>
          </w:p>
        </w:tc>
        <w:tc>
          <w:tcPr>
            <w:tcW w:w="2013" w:type="dxa"/>
          </w:tcPr>
          <w:p w14:paraId="6A5E4FA0" w14:textId="77777777" w:rsidR="00825659" w:rsidRPr="00785A71" w:rsidRDefault="00825659" w:rsidP="00825659">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825659" w:rsidRPr="00785A71" w:rsidRDefault="00825659" w:rsidP="00825659">
            <w:pPr>
              <w:pStyle w:val="TA-TextTabel"/>
              <w:rPr>
                <w:rFonts w:cs="Times New Roman"/>
              </w:rPr>
            </w:pPr>
            <w:r w:rsidRPr="00785A71">
              <w:rPr>
                <w:rFonts w:cs="Times New Roman"/>
              </w:rPr>
              <w:t xml:space="preserve">SVM dengan SIFT dan Gabor </w:t>
            </w:r>
          </w:p>
        </w:tc>
        <w:tc>
          <w:tcPr>
            <w:tcW w:w="3827" w:type="dxa"/>
          </w:tcPr>
          <w:p w14:paraId="062E9A47" w14:textId="77777777" w:rsidR="00825659" w:rsidRPr="00785A71" w:rsidRDefault="00825659" w:rsidP="00825659">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825659" w:rsidRPr="00785A71" w14:paraId="73F29019" w14:textId="77777777" w:rsidTr="00184BC2">
        <w:tc>
          <w:tcPr>
            <w:tcW w:w="534" w:type="dxa"/>
          </w:tcPr>
          <w:p w14:paraId="109F7AEF" w14:textId="77777777" w:rsidR="00825659" w:rsidRPr="00785A71" w:rsidRDefault="00825659" w:rsidP="00825659">
            <w:pPr>
              <w:pStyle w:val="TA-TextTabel"/>
              <w:rPr>
                <w:rFonts w:cs="Times New Roman"/>
              </w:rPr>
            </w:pPr>
            <w:r w:rsidRPr="00785A71">
              <w:rPr>
                <w:rFonts w:cs="Times New Roman"/>
              </w:rPr>
              <w:t>13</w:t>
            </w:r>
          </w:p>
        </w:tc>
        <w:tc>
          <w:tcPr>
            <w:tcW w:w="1134" w:type="dxa"/>
          </w:tcPr>
          <w:p w14:paraId="513BD434" w14:textId="77777777" w:rsidR="00825659" w:rsidRPr="00785A71" w:rsidRDefault="00825659" w:rsidP="00825659">
            <w:pPr>
              <w:pStyle w:val="TA-TextTabel"/>
              <w:rPr>
                <w:rFonts w:cs="Times New Roman"/>
              </w:rPr>
            </w:pPr>
            <w:r w:rsidRPr="00785A71">
              <w:rPr>
                <w:rFonts w:cs="Times New Roman"/>
              </w:rPr>
              <w:t>Hassan et al. (2019)</w:t>
            </w:r>
          </w:p>
        </w:tc>
        <w:tc>
          <w:tcPr>
            <w:tcW w:w="2013" w:type="dxa"/>
          </w:tcPr>
          <w:p w14:paraId="7F489D43" w14:textId="77777777" w:rsidR="00825659" w:rsidRPr="00785A71" w:rsidRDefault="00825659" w:rsidP="00825659">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1FC61365" w14:textId="77777777" w:rsidR="00825659" w:rsidRPr="00785A71" w:rsidRDefault="00825659" w:rsidP="00825659">
            <w:pPr>
              <w:pStyle w:val="TA-TextTabel"/>
              <w:rPr>
                <w:rFonts w:cs="Times New Roman"/>
              </w:rPr>
            </w:pPr>
            <w:r w:rsidRPr="00785A71">
              <w:rPr>
                <w:rFonts w:cs="Times New Roman"/>
              </w:rPr>
              <w:t>SVM dan SIFT</w:t>
            </w:r>
          </w:p>
        </w:tc>
        <w:tc>
          <w:tcPr>
            <w:tcW w:w="3827" w:type="dxa"/>
          </w:tcPr>
          <w:p w14:paraId="0CE2CD81" w14:textId="77777777" w:rsidR="00825659" w:rsidRPr="00785A71" w:rsidRDefault="00825659" w:rsidP="00825659">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bl>
    <w:p w14:paraId="36922DCD" w14:textId="77777777" w:rsidR="00825659" w:rsidRDefault="00825659" w:rsidP="00A03F24">
      <w:pPr>
        <w:pStyle w:val="TA-Normal"/>
      </w:pPr>
    </w:p>
    <w:p w14:paraId="4746DCDE" w14:textId="45755645" w:rsidR="00825659" w:rsidRDefault="00825659" w:rsidP="00825659">
      <w:pPr>
        <w:pStyle w:val="TA-Caption"/>
      </w:pPr>
      <w:bookmarkStart w:id="45" w:name="_Toc115343093"/>
      <w:r>
        <w:lastRenderedPageBreak/>
        <w:t xml:space="preserve">Tabel </w:t>
      </w:r>
      <w:r>
        <w:fldChar w:fldCharType="begin"/>
      </w:r>
      <w:r>
        <w:instrText xml:space="preserve"> STYLEREF 1 \s </w:instrText>
      </w:r>
      <w:r>
        <w:fldChar w:fldCharType="separate"/>
      </w:r>
      <w:r w:rsidR="00305375">
        <w:rPr>
          <w:noProof/>
        </w:rPr>
        <w:t>2</w:t>
      </w:r>
      <w:r>
        <w:fldChar w:fldCharType="end"/>
      </w:r>
      <w:r>
        <w:t>.</w:t>
      </w:r>
      <w:r>
        <w:fldChar w:fldCharType="begin"/>
      </w:r>
      <w:r>
        <w:instrText xml:space="preserve"> SEQ Tabel \* ARABIC \s 1 </w:instrText>
      </w:r>
      <w:r>
        <w:fldChar w:fldCharType="separate"/>
      </w:r>
      <w:r w:rsidR="00305375">
        <w:rPr>
          <w:noProof/>
        </w:rPr>
        <w:t>3</w:t>
      </w:r>
      <w:r>
        <w:fldChar w:fldCharType="end"/>
      </w:r>
      <w:r>
        <w:t xml:space="preserve"> </w:t>
      </w:r>
      <w:r w:rsidRPr="00825659">
        <w:rPr>
          <w:i/>
          <w:iCs/>
        </w:rPr>
        <w:t>State of The Art</w:t>
      </w:r>
      <w:r>
        <w:t xml:space="preserve"> Lanjutan</w:t>
      </w:r>
      <w:bookmarkEnd w:id="45"/>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3EC12ECF" w14:textId="77777777" w:rsidTr="00184BC2">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276"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825659" w:rsidRPr="00785A71" w14:paraId="72B4AB69" w14:textId="77777777" w:rsidTr="00184BC2">
        <w:tc>
          <w:tcPr>
            <w:tcW w:w="534" w:type="dxa"/>
          </w:tcPr>
          <w:p w14:paraId="4459EBC0" w14:textId="6369D402" w:rsidR="00825659" w:rsidRPr="00785A71" w:rsidRDefault="00825659" w:rsidP="00825659">
            <w:pPr>
              <w:pStyle w:val="TA-TextTabel"/>
              <w:rPr>
                <w:rFonts w:cs="Times New Roman"/>
              </w:rPr>
            </w:pPr>
            <w:r w:rsidRPr="00785A71">
              <w:rPr>
                <w:rFonts w:cs="Times New Roman"/>
              </w:rPr>
              <w:t>14</w:t>
            </w:r>
          </w:p>
        </w:tc>
        <w:tc>
          <w:tcPr>
            <w:tcW w:w="1134" w:type="dxa"/>
          </w:tcPr>
          <w:p w14:paraId="48B5F2E6" w14:textId="6DF72DDC" w:rsidR="00825659" w:rsidRPr="00785A71" w:rsidRDefault="00825659" w:rsidP="00825659">
            <w:pPr>
              <w:pStyle w:val="TA-TextTabel"/>
              <w:rPr>
                <w:rFonts w:cs="Times New Roman"/>
              </w:rPr>
            </w:pPr>
            <w:r w:rsidRPr="00785A71">
              <w:rPr>
                <w:rFonts w:cs="Times New Roman"/>
              </w:rPr>
              <w:t>Rajput &amp; Ummapure (2017)</w:t>
            </w:r>
          </w:p>
        </w:tc>
        <w:tc>
          <w:tcPr>
            <w:tcW w:w="2013" w:type="dxa"/>
          </w:tcPr>
          <w:p w14:paraId="07344CB5" w14:textId="3EA748A8" w:rsidR="00825659" w:rsidRPr="00785A71" w:rsidRDefault="00825659" w:rsidP="00825659">
            <w:pPr>
              <w:pStyle w:val="TA-TextTabel"/>
              <w:rPr>
                <w:rFonts w:cs="Times New Roman"/>
                <w:i/>
                <w:iCs/>
              </w:rPr>
            </w:pPr>
            <w:r w:rsidRPr="00785A71">
              <w:rPr>
                <w:rFonts w:cs="Times New Roman"/>
                <w:i/>
                <w:iCs/>
              </w:rPr>
              <w:t>Script Identification from Handwritten Documents using SIFT Method</w:t>
            </w:r>
          </w:p>
        </w:tc>
        <w:tc>
          <w:tcPr>
            <w:tcW w:w="1276" w:type="dxa"/>
          </w:tcPr>
          <w:p w14:paraId="7C6F657C" w14:textId="329B3910" w:rsidR="00825659" w:rsidRPr="00785A71" w:rsidRDefault="00825659" w:rsidP="00825659">
            <w:pPr>
              <w:pStyle w:val="TA-TextTabel"/>
              <w:rPr>
                <w:rFonts w:cs="Times New Roman"/>
              </w:rPr>
            </w:pPr>
            <w:r w:rsidRPr="00785A71">
              <w:rPr>
                <w:rFonts w:cs="Times New Roman"/>
              </w:rPr>
              <w:t>KNN &amp; SIFT</w:t>
            </w:r>
          </w:p>
        </w:tc>
        <w:tc>
          <w:tcPr>
            <w:tcW w:w="3827" w:type="dxa"/>
          </w:tcPr>
          <w:p w14:paraId="58954CEB" w14:textId="07E8E119" w:rsidR="00825659" w:rsidRPr="00785A71" w:rsidRDefault="00825659" w:rsidP="00825659">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r w:rsidR="00825659" w:rsidRPr="00785A71" w14:paraId="46EE4E05" w14:textId="77777777" w:rsidTr="00184BC2">
        <w:tc>
          <w:tcPr>
            <w:tcW w:w="534" w:type="dxa"/>
          </w:tcPr>
          <w:p w14:paraId="7BC78F4E" w14:textId="77777777" w:rsidR="00825659" w:rsidRPr="00785A71" w:rsidRDefault="00825659" w:rsidP="00825659">
            <w:pPr>
              <w:pStyle w:val="TA-TextTabel"/>
              <w:rPr>
                <w:rFonts w:cs="Times New Roman"/>
              </w:rPr>
            </w:pPr>
            <w:r w:rsidRPr="00785A71">
              <w:rPr>
                <w:rFonts w:cs="Times New Roman"/>
              </w:rPr>
              <w:t>15</w:t>
            </w:r>
          </w:p>
        </w:tc>
        <w:tc>
          <w:tcPr>
            <w:tcW w:w="1134" w:type="dxa"/>
          </w:tcPr>
          <w:p w14:paraId="31D1A1F7" w14:textId="77777777" w:rsidR="00825659" w:rsidRPr="00785A71" w:rsidRDefault="00825659" w:rsidP="00825659">
            <w:pPr>
              <w:pStyle w:val="TA-TextTabel"/>
              <w:rPr>
                <w:rFonts w:cs="Times New Roman"/>
              </w:rPr>
            </w:pPr>
            <w:r w:rsidRPr="00785A71">
              <w:rPr>
                <w:rFonts w:cs="Times New Roman"/>
              </w:rPr>
              <w:t>Sriwathsan et al. (2020)</w:t>
            </w:r>
          </w:p>
        </w:tc>
        <w:tc>
          <w:tcPr>
            <w:tcW w:w="2013" w:type="dxa"/>
          </w:tcPr>
          <w:p w14:paraId="523F59AB" w14:textId="77777777" w:rsidR="00825659" w:rsidRPr="00785A71" w:rsidRDefault="00825659" w:rsidP="00825659">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635FE643" w14:textId="77777777" w:rsidR="00825659" w:rsidRPr="00785A71" w:rsidRDefault="00825659" w:rsidP="00825659">
            <w:pPr>
              <w:pStyle w:val="TA-TextTabel"/>
              <w:rPr>
                <w:rFonts w:cs="Times New Roman"/>
              </w:rPr>
            </w:pPr>
            <w:r w:rsidRPr="00785A71">
              <w:rPr>
                <w:rFonts w:cs="Times New Roman"/>
              </w:rPr>
              <w:t>SVM &amp; SIFT/ SURF</w:t>
            </w:r>
          </w:p>
        </w:tc>
        <w:tc>
          <w:tcPr>
            <w:tcW w:w="3827" w:type="dxa"/>
          </w:tcPr>
          <w:p w14:paraId="71117CD1" w14:textId="77777777" w:rsidR="00825659" w:rsidRPr="00785A71" w:rsidRDefault="00825659" w:rsidP="00825659">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825659" w:rsidRPr="00785A71" w14:paraId="1A4CA843" w14:textId="77777777" w:rsidTr="00184BC2">
        <w:tc>
          <w:tcPr>
            <w:tcW w:w="534" w:type="dxa"/>
          </w:tcPr>
          <w:p w14:paraId="3F33E577" w14:textId="77777777" w:rsidR="00825659" w:rsidRPr="00785A71" w:rsidRDefault="00825659" w:rsidP="00825659">
            <w:pPr>
              <w:pStyle w:val="TA-TextTabel"/>
              <w:rPr>
                <w:rFonts w:cs="Times New Roman"/>
              </w:rPr>
            </w:pPr>
            <w:r w:rsidRPr="00785A71">
              <w:rPr>
                <w:rFonts w:cs="Times New Roman"/>
              </w:rPr>
              <w:t>16</w:t>
            </w:r>
          </w:p>
        </w:tc>
        <w:tc>
          <w:tcPr>
            <w:tcW w:w="1134" w:type="dxa"/>
          </w:tcPr>
          <w:p w14:paraId="44F6E34B" w14:textId="77777777" w:rsidR="00825659" w:rsidRPr="00785A71" w:rsidRDefault="00825659" w:rsidP="00825659">
            <w:pPr>
              <w:pStyle w:val="TA-TextTabel"/>
              <w:rPr>
                <w:rFonts w:cs="Times New Roman"/>
              </w:rPr>
            </w:pPr>
            <w:r w:rsidRPr="00785A71">
              <w:rPr>
                <w:rFonts w:cs="Times New Roman"/>
              </w:rPr>
              <w:t>Wang et al. (2015)</w:t>
            </w:r>
          </w:p>
        </w:tc>
        <w:tc>
          <w:tcPr>
            <w:tcW w:w="2013" w:type="dxa"/>
          </w:tcPr>
          <w:p w14:paraId="4E7A7EA6" w14:textId="77777777" w:rsidR="00825659" w:rsidRPr="00785A71" w:rsidRDefault="00825659" w:rsidP="00825659">
            <w:pPr>
              <w:pStyle w:val="TA-TextTabel"/>
              <w:rPr>
                <w:rFonts w:cs="Times New Roman"/>
                <w:i/>
                <w:iCs/>
              </w:rPr>
            </w:pPr>
            <w:r w:rsidRPr="00785A71">
              <w:rPr>
                <w:rFonts w:cs="Times New Roman"/>
                <w:i/>
                <w:iCs/>
              </w:rPr>
              <w:t>License plate recognition based on SIFT feature</w:t>
            </w:r>
          </w:p>
        </w:tc>
        <w:tc>
          <w:tcPr>
            <w:tcW w:w="1276" w:type="dxa"/>
          </w:tcPr>
          <w:p w14:paraId="4C598E4E" w14:textId="77777777" w:rsidR="00825659" w:rsidRPr="00785A71" w:rsidRDefault="00825659" w:rsidP="00825659">
            <w:pPr>
              <w:pStyle w:val="TA-TextTabel"/>
              <w:rPr>
                <w:rFonts w:cs="Times New Roman"/>
              </w:rPr>
            </w:pPr>
            <w:r w:rsidRPr="00785A71">
              <w:rPr>
                <w:rFonts w:cs="Times New Roman"/>
              </w:rPr>
              <w:t>SIFT</w:t>
            </w:r>
          </w:p>
        </w:tc>
        <w:tc>
          <w:tcPr>
            <w:tcW w:w="3827" w:type="dxa"/>
          </w:tcPr>
          <w:p w14:paraId="22B524AC" w14:textId="77777777" w:rsidR="00825659" w:rsidRPr="00785A71" w:rsidRDefault="00825659" w:rsidP="00825659">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825659" w:rsidRPr="00785A71" w14:paraId="692CA55F" w14:textId="77777777" w:rsidTr="00184BC2">
        <w:tc>
          <w:tcPr>
            <w:tcW w:w="534" w:type="dxa"/>
          </w:tcPr>
          <w:p w14:paraId="09DFDAA6" w14:textId="77777777" w:rsidR="00825659" w:rsidRPr="00785A71" w:rsidRDefault="00825659" w:rsidP="00825659">
            <w:pPr>
              <w:pStyle w:val="TA-TextTabel"/>
              <w:rPr>
                <w:rFonts w:cs="Times New Roman"/>
              </w:rPr>
            </w:pPr>
            <w:r w:rsidRPr="00785A71">
              <w:rPr>
                <w:rFonts w:cs="Times New Roman"/>
              </w:rPr>
              <w:t>17</w:t>
            </w:r>
          </w:p>
        </w:tc>
        <w:tc>
          <w:tcPr>
            <w:tcW w:w="1134" w:type="dxa"/>
          </w:tcPr>
          <w:p w14:paraId="6BD3D0A5" w14:textId="77777777" w:rsidR="00825659" w:rsidRPr="00785A71" w:rsidRDefault="00825659" w:rsidP="00825659">
            <w:pPr>
              <w:pStyle w:val="TA-TextTabel"/>
              <w:rPr>
                <w:rFonts w:cs="Times New Roman"/>
              </w:rPr>
            </w:pPr>
            <w:r w:rsidRPr="00785A71">
              <w:rPr>
                <w:rFonts w:cs="Times New Roman"/>
              </w:rPr>
              <w:t>Doush &amp; AL-Btoush (2017)</w:t>
            </w:r>
          </w:p>
        </w:tc>
        <w:tc>
          <w:tcPr>
            <w:tcW w:w="2013" w:type="dxa"/>
          </w:tcPr>
          <w:p w14:paraId="37F82894" w14:textId="77777777" w:rsidR="00825659" w:rsidRPr="00785A71" w:rsidRDefault="00825659" w:rsidP="00825659">
            <w:pPr>
              <w:pStyle w:val="TA-TextTabel"/>
              <w:rPr>
                <w:rFonts w:cs="Times New Roman"/>
                <w:i/>
                <w:iCs/>
              </w:rPr>
            </w:pPr>
            <w:r w:rsidRPr="00785A71">
              <w:rPr>
                <w:rFonts w:cs="Times New Roman"/>
                <w:i/>
                <w:iCs/>
              </w:rPr>
              <w:t>Currency recognition using a smartphone: Comparison between color SIFT and gray scale SIFT algorithms</w:t>
            </w:r>
          </w:p>
        </w:tc>
        <w:tc>
          <w:tcPr>
            <w:tcW w:w="1276" w:type="dxa"/>
          </w:tcPr>
          <w:p w14:paraId="46397920" w14:textId="77777777" w:rsidR="00825659" w:rsidRPr="00785A71" w:rsidRDefault="00825659" w:rsidP="00825659">
            <w:pPr>
              <w:pStyle w:val="TA-TextTabel"/>
              <w:rPr>
                <w:rFonts w:cs="Times New Roman"/>
              </w:rPr>
            </w:pPr>
            <w:r w:rsidRPr="00785A71">
              <w:rPr>
                <w:rFonts w:cs="Times New Roman"/>
              </w:rPr>
              <w:t>SIFT</w:t>
            </w:r>
          </w:p>
        </w:tc>
        <w:tc>
          <w:tcPr>
            <w:tcW w:w="3827" w:type="dxa"/>
          </w:tcPr>
          <w:p w14:paraId="25E8A5C8" w14:textId="77777777" w:rsidR="00825659" w:rsidRPr="00785A71" w:rsidRDefault="00825659" w:rsidP="00825659">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825659" w:rsidRPr="00785A71" w14:paraId="51BAE1C2" w14:textId="77777777" w:rsidTr="00184BC2">
        <w:tc>
          <w:tcPr>
            <w:tcW w:w="534" w:type="dxa"/>
          </w:tcPr>
          <w:p w14:paraId="70D124CB" w14:textId="77777777" w:rsidR="00825659" w:rsidRPr="00785A71" w:rsidRDefault="00825659" w:rsidP="00825659">
            <w:pPr>
              <w:pStyle w:val="TA-TextTabel"/>
              <w:rPr>
                <w:rFonts w:cs="Times New Roman"/>
              </w:rPr>
            </w:pPr>
            <w:r w:rsidRPr="00785A71">
              <w:rPr>
                <w:rFonts w:cs="Times New Roman"/>
              </w:rPr>
              <w:t>18</w:t>
            </w:r>
          </w:p>
        </w:tc>
        <w:tc>
          <w:tcPr>
            <w:tcW w:w="1134" w:type="dxa"/>
          </w:tcPr>
          <w:p w14:paraId="227D868B" w14:textId="77777777" w:rsidR="00825659" w:rsidRPr="00785A71" w:rsidRDefault="00825659" w:rsidP="00825659">
            <w:pPr>
              <w:pStyle w:val="TA-TextTabel"/>
              <w:rPr>
                <w:rFonts w:cs="Times New Roman"/>
              </w:rPr>
            </w:pPr>
            <w:r w:rsidRPr="00785A71">
              <w:rPr>
                <w:rFonts w:cs="Times New Roman"/>
              </w:rPr>
              <w:t>Gupta et al. (2020)</w:t>
            </w:r>
          </w:p>
        </w:tc>
        <w:tc>
          <w:tcPr>
            <w:tcW w:w="2013" w:type="dxa"/>
          </w:tcPr>
          <w:p w14:paraId="449F53A5" w14:textId="77777777" w:rsidR="00825659" w:rsidRPr="00785A71" w:rsidRDefault="00825659" w:rsidP="00825659">
            <w:pPr>
              <w:pStyle w:val="TA-TextTabel"/>
              <w:rPr>
                <w:rFonts w:cs="Times New Roman"/>
                <w:i/>
                <w:iCs/>
              </w:rPr>
            </w:pPr>
            <w:r w:rsidRPr="00785A71">
              <w:rPr>
                <w:rFonts w:cs="Times New Roman"/>
                <w:i/>
                <w:iCs/>
              </w:rPr>
              <w:t>2D-human face recognition using SIFT and SURF descriptors of face’s feature regions</w:t>
            </w:r>
          </w:p>
        </w:tc>
        <w:tc>
          <w:tcPr>
            <w:tcW w:w="1276" w:type="dxa"/>
          </w:tcPr>
          <w:p w14:paraId="2F58AFEB" w14:textId="77777777" w:rsidR="00825659" w:rsidRPr="00785A71" w:rsidRDefault="00825659" w:rsidP="00825659">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827" w:type="dxa"/>
          </w:tcPr>
          <w:p w14:paraId="78618F14" w14:textId="77777777" w:rsidR="00825659" w:rsidRPr="00785A71" w:rsidRDefault="00825659" w:rsidP="00825659">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825659" w:rsidRPr="00785A71" w14:paraId="6D5AD385" w14:textId="77777777" w:rsidTr="00184BC2">
        <w:tc>
          <w:tcPr>
            <w:tcW w:w="534" w:type="dxa"/>
          </w:tcPr>
          <w:p w14:paraId="0973B41C" w14:textId="77777777" w:rsidR="00825659" w:rsidRPr="00785A71" w:rsidRDefault="00825659" w:rsidP="00825659">
            <w:pPr>
              <w:pStyle w:val="TA-TextTabel"/>
              <w:rPr>
                <w:rFonts w:cs="Times New Roman"/>
              </w:rPr>
            </w:pPr>
            <w:r w:rsidRPr="00785A71">
              <w:rPr>
                <w:rFonts w:cs="Times New Roman"/>
              </w:rPr>
              <w:t>19</w:t>
            </w:r>
          </w:p>
        </w:tc>
        <w:tc>
          <w:tcPr>
            <w:tcW w:w="1134" w:type="dxa"/>
          </w:tcPr>
          <w:p w14:paraId="36D1477A" w14:textId="77777777" w:rsidR="00825659" w:rsidRPr="00785A71" w:rsidRDefault="00825659" w:rsidP="00825659">
            <w:pPr>
              <w:pStyle w:val="TA-TextTabel"/>
              <w:rPr>
                <w:rFonts w:cs="Times New Roman"/>
              </w:rPr>
            </w:pPr>
            <w:r w:rsidRPr="00785A71">
              <w:rPr>
                <w:rFonts w:cs="Times New Roman"/>
              </w:rPr>
              <w:t>Kamble &amp; Hegadi (2017)</w:t>
            </w:r>
          </w:p>
        </w:tc>
        <w:tc>
          <w:tcPr>
            <w:tcW w:w="2013" w:type="dxa"/>
          </w:tcPr>
          <w:p w14:paraId="15AFDABB" w14:textId="77777777" w:rsidR="00825659" w:rsidRPr="00785A71" w:rsidRDefault="00825659" w:rsidP="00825659">
            <w:pPr>
              <w:pStyle w:val="TA-TextTabel"/>
              <w:rPr>
                <w:rFonts w:cs="Times New Roman"/>
                <w:i/>
                <w:iCs/>
              </w:rPr>
            </w:pPr>
            <w:r w:rsidRPr="00785A71">
              <w:rPr>
                <w:rFonts w:cs="Times New Roman"/>
                <w:i/>
                <w:iCs/>
              </w:rPr>
              <w:t>Comparative Study of Handwritten Marathi Characters Recognition Based on KNN and SVM Classifier</w:t>
            </w:r>
          </w:p>
        </w:tc>
        <w:tc>
          <w:tcPr>
            <w:tcW w:w="1276" w:type="dxa"/>
          </w:tcPr>
          <w:p w14:paraId="1666EF62" w14:textId="77777777" w:rsidR="00825659" w:rsidRPr="00785A71" w:rsidRDefault="00825659" w:rsidP="00825659">
            <w:pPr>
              <w:pStyle w:val="TA-TextTabel"/>
              <w:rPr>
                <w:rFonts w:cs="Times New Roman"/>
              </w:rPr>
            </w:pPr>
            <w:r w:rsidRPr="00785A71">
              <w:rPr>
                <w:rFonts w:cs="Times New Roman"/>
              </w:rPr>
              <w:t>SVM &amp; KNN</w:t>
            </w:r>
          </w:p>
        </w:tc>
        <w:tc>
          <w:tcPr>
            <w:tcW w:w="3827" w:type="dxa"/>
          </w:tcPr>
          <w:p w14:paraId="05FA45F7" w14:textId="77777777" w:rsidR="00825659" w:rsidRPr="00785A71" w:rsidRDefault="00825659" w:rsidP="00825659">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825659" w:rsidRPr="00785A71" w14:paraId="7BC2D41C" w14:textId="77777777" w:rsidTr="00184BC2">
        <w:tc>
          <w:tcPr>
            <w:tcW w:w="534" w:type="dxa"/>
          </w:tcPr>
          <w:p w14:paraId="50717766" w14:textId="77777777" w:rsidR="00825659" w:rsidRPr="00785A71" w:rsidRDefault="00825659" w:rsidP="00825659">
            <w:pPr>
              <w:pStyle w:val="TA-TextTabel"/>
              <w:rPr>
                <w:rFonts w:cs="Times New Roman"/>
              </w:rPr>
            </w:pPr>
            <w:r w:rsidRPr="00785A71">
              <w:rPr>
                <w:rFonts w:cs="Times New Roman"/>
              </w:rPr>
              <w:t>20</w:t>
            </w:r>
          </w:p>
        </w:tc>
        <w:tc>
          <w:tcPr>
            <w:tcW w:w="1134" w:type="dxa"/>
          </w:tcPr>
          <w:p w14:paraId="2BFE550E" w14:textId="77777777" w:rsidR="00825659" w:rsidRPr="00785A71" w:rsidRDefault="00825659" w:rsidP="00825659">
            <w:pPr>
              <w:pStyle w:val="TA-TextTabel"/>
              <w:rPr>
                <w:rFonts w:cs="Times New Roman"/>
              </w:rPr>
            </w:pPr>
            <w:r w:rsidRPr="00785A71">
              <w:rPr>
                <w:rFonts w:cs="Times New Roman"/>
              </w:rPr>
              <w:t>Ghadekar et al. (2018)</w:t>
            </w:r>
          </w:p>
        </w:tc>
        <w:tc>
          <w:tcPr>
            <w:tcW w:w="2013" w:type="dxa"/>
          </w:tcPr>
          <w:p w14:paraId="5711BB1F" w14:textId="77777777" w:rsidR="00825659" w:rsidRPr="00785A71" w:rsidRDefault="00825659" w:rsidP="00825659">
            <w:pPr>
              <w:pStyle w:val="TA-TextTabel"/>
              <w:rPr>
                <w:rFonts w:cs="Times New Roman"/>
                <w:i/>
                <w:iCs/>
              </w:rPr>
            </w:pPr>
            <w:r w:rsidRPr="00785A71">
              <w:rPr>
                <w:rFonts w:cs="Times New Roman"/>
                <w:i/>
                <w:iCs/>
              </w:rPr>
              <w:t>Handwritten Digit and Letter Recognition Using Hybrid DWT-DCT with KNN and SVM Classifier</w:t>
            </w:r>
          </w:p>
        </w:tc>
        <w:tc>
          <w:tcPr>
            <w:tcW w:w="1276" w:type="dxa"/>
          </w:tcPr>
          <w:p w14:paraId="5E448793" w14:textId="77777777" w:rsidR="00825659" w:rsidRPr="00785A71" w:rsidRDefault="00825659" w:rsidP="00825659">
            <w:pPr>
              <w:pStyle w:val="TA-TextTabel"/>
              <w:rPr>
                <w:rFonts w:cs="Times New Roman"/>
              </w:rPr>
            </w:pPr>
            <w:r w:rsidRPr="00785A71">
              <w:rPr>
                <w:rFonts w:cs="Times New Roman"/>
              </w:rPr>
              <w:t>SVM &amp; KNN, Hybrid DWT-DCT</w:t>
            </w:r>
          </w:p>
        </w:tc>
        <w:tc>
          <w:tcPr>
            <w:tcW w:w="3827" w:type="dxa"/>
          </w:tcPr>
          <w:p w14:paraId="06120126" w14:textId="77777777" w:rsidR="00825659" w:rsidRPr="00785A71" w:rsidRDefault="00825659" w:rsidP="00825659">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366A021" w14:textId="77777777" w:rsidR="00825659" w:rsidRDefault="00825659" w:rsidP="00A03F24">
      <w:pPr>
        <w:pStyle w:val="TA-Normal"/>
      </w:pPr>
    </w:p>
    <w:p w14:paraId="5D491734" w14:textId="77777777" w:rsidR="00825659" w:rsidRDefault="00825659" w:rsidP="00A03F24">
      <w:pPr>
        <w:pStyle w:val="TA-Normal"/>
      </w:pPr>
    </w:p>
    <w:p w14:paraId="639749FA" w14:textId="77777777" w:rsidR="00825659" w:rsidRDefault="00825659" w:rsidP="00A03F24">
      <w:pPr>
        <w:pStyle w:val="TA-Normal"/>
      </w:pPr>
    </w:p>
    <w:p w14:paraId="38E4DD75" w14:textId="580C1BE7" w:rsidR="00A03F24" w:rsidRPr="00785A71" w:rsidRDefault="00A03F24" w:rsidP="00A03F24">
      <w:pPr>
        <w:pStyle w:val="TA-Normal"/>
      </w:pPr>
      <w:r w:rsidRPr="00785A71">
        <w:lastRenderedPageBreak/>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7FDBF053" w:rsidR="002D35D3" w:rsidRPr="00785A71"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46" w:name="_Toc113001009"/>
      <w:r w:rsidRPr="00785A71">
        <w:rPr>
          <w:rFonts w:ascii="Times New Roman" w:eastAsia="Times New Roman" w:hAnsi="Times New Roman" w:cs="Times New Roman"/>
          <w:b/>
          <w:color w:val="212529"/>
          <w:sz w:val="28"/>
          <w:szCs w:val="28"/>
        </w:rPr>
        <w:lastRenderedPageBreak/>
        <w:t>BAB III</w:t>
      </w:r>
      <w:bookmarkStart w:id="47" w:name="_heading=h.z337ya" w:colFirst="0" w:colLast="0"/>
      <w:bookmarkEnd w:id="47"/>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bookmarkEnd w:id="46"/>
    </w:p>
    <w:p w14:paraId="59BEE875" w14:textId="77777777" w:rsidR="004C095B" w:rsidRDefault="00EB40DA" w:rsidP="002F0414">
      <w:pPr>
        <w:pStyle w:val="TA-Normal"/>
      </w:pPr>
      <w:bookmarkStart w:id="48" w:name="_heading=h.3j2qqm3" w:colFirst="0" w:colLast="0"/>
      <w:bookmarkEnd w:id="48"/>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084A26CD"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proses pengembangan aplikasi pada tahapan ini menggunakan metode Agile</w:t>
      </w:r>
      <w:r w:rsidR="002F0414">
        <w:t xml:space="preserve">. Berikut secara singkat alur metodologi penelitian ini pada </w:t>
      </w:r>
      <w:r w:rsidR="002F0414" w:rsidRPr="00880353">
        <w:t>Gambar 3.1</w:t>
      </w:r>
      <w:r w:rsidR="002F0414">
        <w:t>.</w:t>
      </w:r>
    </w:p>
    <w:p w14:paraId="7FFECBB7" w14:textId="64F273A3" w:rsidR="00E37216" w:rsidRDefault="006F5530" w:rsidP="006F5530">
      <w:pPr>
        <w:spacing w:after="0" w:line="276" w:lineRule="auto"/>
        <w:jc w:val="center"/>
        <w:rPr>
          <w:lang w:val="en-US"/>
        </w:rPr>
      </w:pPr>
      <w:r>
        <w:rPr>
          <w:noProof/>
        </w:rPr>
        <w:lastRenderedPageBreak/>
        <w:drawing>
          <wp:inline distT="0" distB="0" distL="0" distR="0" wp14:anchorId="4FFCFD18" wp14:editId="0AEDFE06">
            <wp:extent cx="5087082" cy="8210550"/>
            <wp:effectExtent l="19050" t="19050" r="1841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0076" cy="8215382"/>
                    </a:xfrm>
                    <a:prstGeom prst="rect">
                      <a:avLst/>
                    </a:prstGeom>
                    <a:noFill/>
                    <a:ln>
                      <a:solidFill>
                        <a:schemeClr val="tx1"/>
                      </a:solidFill>
                    </a:ln>
                  </pic:spPr>
                </pic:pic>
              </a:graphicData>
            </a:graphic>
          </wp:inline>
        </w:drawing>
      </w:r>
    </w:p>
    <w:p w14:paraId="0105A71C" w14:textId="2C9F2749" w:rsidR="00363CEE" w:rsidRPr="007A3999" w:rsidRDefault="00AC0A0C" w:rsidP="00AC0A0C">
      <w:pPr>
        <w:pStyle w:val="TA-Caption"/>
      </w:pPr>
      <w:bookmarkStart w:id="49" w:name="_Toc115343138"/>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w:t>
      </w:r>
      <w:r w:rsidR="00201FB5">
        <w:fldChar w:fldCharType="end"/>
      </w:r>
      <w:r w:rsidRPr="007A3999">
        <w:t xml:space="preserve"> Alur Metodologi Penelitian</w:t>
      </w:r>
      <w:bookmarkEnd w:id="49"/>
    </w:p>
    <w:p w14:paraId="5A43E9EA" w14:textId="707C4448" w:rsidR="00BE426C" w:rsidRDefault="00666293" w:rsidP="00666293">
      <w:pPr>
        <w:pStyle w:val="TA-Head2"/>
      </w:pPr>
      <w:bookmarkStart w:id="50" w:name="_Toc113001010"/>
      <w:r>
        <w:lastRenderedPageBreak/>
        <w:t xml:space="preserve">3.1. </w:t>
      </w:r>
      <w:r w:rsidRPr="000732D2">
        <w:rPr>
          <w:i/>
          <w:iCs/>
        </w:rPr>
        <w:t>Business Understanding</w:t>
      </w:r>
      <w:bookmarkEnd w:id="50"/>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51" w:name="_Toc113001011"/>
      <w:r>
        <w:t xml:space="preserve">3.2. </w:t>
      </w:r>
      <w:r w:rsidRPr="00D34BA1">
        <w:rPr>
          <w:i/>
          <w:iCs/>
        </w:rPr>
        <w:t>Data Understanding</w:t>
      </w:r>
      <w:bookmarkEnd w:id="51"/>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70139" cy="1165796"/>
                    </a:xfrm>
                    <a:prstGeom prst="rect">
                      <a:avLst/>
                    </a:prstGeom>
                    <a:ln>
                      <a:solidFill>
                        <a:schemeClr val="tx1"/>
                      </a:solidFill>
                    </a:ln>
                  </pic:spPr>
                </pic:pic>
              </a:graphicData>
            </a:graphic>
          </wp:inline>
        </w:drawing>
      </w:r>
    </w:p>
    <w:p w14:paraId="75093861" w14:textId="0B467956" w:rsidR="008601CB" w:rsidRDefault="00146801" w:rsidP="00146801">
      <w:pPr>
        <w:pStyle w:val="TA-Caption"/>
      </w:pPr>
      <w:bookmarkStart w:id="52" w:name="_Toc115343139"/>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2</w:t>
      </w:r>
      <w:r w:rsidR="00201FB5">
        <w:fldChar w:fldCharType="end"/>
      </w:r>
      <w:r>
        <w:t xml:space="preserve"> Contoh Karakter ‘ha’</w:t>
      </w:r>
      <w:bookmarkEnd w:id="52"/>
    </w:p>
    <w:p w14:paraId="5D7F9518" w14:textId="77777777" w:rsidR="008601CB" w:rsidRPr="00D34BA1" w:rsidRDefault="008601CB" w:rsidP="00D34BA1">
      <w:pPr>
        <w:pStyle w:val="TA-Normal"/>
      </w:pPr>
    </w:p>
    <w:p w14:paraId="55A9112D" w14:textId="637AC56E" w:rsidR="00D34BA1" w:rsidRDefault="00EF2221" w:rsidP="00EF2221">
      <w:pPr>
        <w:pStyle w:val="TA-Head2"/>
      </w:pPr>
      <w:bookmarkStart w:id="53" w:name="_Toc113001012"/>
      <w:r>
        <w:t xml:space="preserve">3.3. </w:t>
      </w:r>
      <w:r w:rsidRPr="00EF2221">
        <w:rPr>
          <w:i/>
          <w:iCs/>
        </w:rPr>
        <w:t>Data Preparation</w:t>
      </w:r>
      <w:bookmarkEnd w:id="53"/>
    </w:p>
    <w:p w14:paraId="77F5001F" w14:textId="0178BE43"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1027B043" w14:textId="393138A8" w:rsidR="00DC3B95" w:rsidRDefault="00DC3B95" w:rsidP="00EF2221">
      <w:pPr>
        <w:pStyle w:val="TA-Normal"/>
      </w:pPr>
      <w:r>
        <w:t xml:space="preserve">Untuk proses </w:t>
      </w:r>
      <w:r w:rsidRPr="00DC3B95">
        <w:rPr>
          <w:i/>
          <w:iCs/>
        </w:rPr>
        <w:t>data augmentation</w:t>
      </w:r>
      <w:r>
        <w:t xml:space="preserve"> dan </w:t>
      </w:r>
      <w:r w:rsidRPr="00DC3B95">
        <w:rPr>
          <w:i/>
          <w:iCs/>
        </w:rPr>
        <w:t>image preprocessing</w:t>
      </w:r>
      <w:r>
        <w:t xml:space="preserve"> secara ringkas dapat dilihat pada </w:t>
      </w:r>
      <w:r w:rsidRPr="00DC3B95">
        <w:rPr>
          <w:i/>
          <w:iCs/>
        </w:rPr>
        <w:t>flowchart</w:t>
      </w:r>
      <w:r>
        <w:t xml:space="preserve"> berikut.</w:t>
      </w:r>
    </w:p>
    <w:p w14:paraId="305750B6" w14:textId="5D73AEBF" w:rsidR="00DC3B95" w:rsidRDefault="00DC3B95" w:rsidP="00DC3B95">
      <w:pPr>
        <w:pStyle w:val="TA-Caption"/>
      </w:pPr>
      <w:r>
        <w:rPr>
          <w:noProof/>
        </w:rPr>
        <w:drawing>
          <wp:inline distT="0" distB="0" distL="0" distR="0" wp14:anchorId="6EFD2822" wp14:editId="1E8B34C2">
            <wp:extent cx="4597665" cy="4724400"/>
            <wp:effectExtent l="19050" t="19050" r="1270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98463" cy="4725220"/>
                    </a:xfrm>
                    <a:prstGeom prst="rect">
                      <a:avLst/>
                    </a:prstGeom>
                    <a:noFill/>
                    <a:ln>
                      <a:solidFill>
                        <a:schemeClr val="tx1"/>
                      </a:solidFill>
                    </a:ln>
                  </pic:spPr>
                </pic:pic>
              </a:graphicData>
            </a:graphic>
          </wp:inline>
        </w:drawing>
      </w:r>
    </w:p>
    <w:p w14:paraId="3A03BF09" w14:textId="5060D172" w:rsidR="00DC3B95" w:rsidRDefault="00DC3B95" w:rsidP="00DC3B95">
      <w:pPr>
        <w:pStyle w:val="TA-Caption"/>
      </w:pPr>
      <w:bookmarkStart w:id="54" w:name="_Toc115343140"/>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3</w:t>
      </w:r>
      <w:r w:rsidR="00201FB5">
        <w:fldChar w:fldCharType="end"/>
      </w:r>
      <w:r>
        <w:t xml:space="preserve"> </w:t>
      </w:r>
      <w:r w:rsidRPr="00A15571">
        <w:rPr>
          <w:i/>
          <w:iCs/>
        </w:rPr>
        <w:t>Flowchart Image Augmentation &amp; Preprocessing Process</w:t>
      </w:r>
      <w:bookmarkEnd w:id="54"/>
    </w:p>
    <w:p w14:paraId="5ABF9524" w14:textId="77777777" w:rsidR="00DC3B95" w:rsidRPr="00DC3B95" w:rsidRDefault="00DC3B95" w:rsidP="00DC3B95">
      <w:pPr>
        <w:pStyle w:val="TA-Normal"/>
        <w:ind w:firstLine="0"/>
      </w:pPr>
    </w:p>
    <w:p w14:paraId="41A333AD" w14:textId="265AE976" w:rsidR="00DE6D0B" w:rsidRDefault="00DE6D0B" w:rsidP="00DE6D0B">
      <w:pPr>
        <w:pStyle w:val="TA-Head3"/>
      </w:pPr>
      <w:bookmarkStart w:id="55" w:name="_Toc113001013"/>
      <w:r>
        <w:t xml:space="preserve">3.3.1. </w:t>
      </w:r>
      <w:r w:rsidRPr="00DE6D0B">
        <w:rPr>
          <w:i/>
          <w:iCs/>
        </w:rPr>
        <w:t>Data Augmentation</w:t>
      </w:r>
      <w:bookmarkEnd w:id="55"/>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lastRenderedPageBreak/>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50892" cy="2614716"/>
                    </a:xfrm>
                    <a:prstGeom prst="rect">
                      <a:avLst/>
                    </a:prstGeom>
                    <a:ln>
                      <a:solidFill>
                        <a:schemeClr val="tx1"/>
                      </a:solidFill>
                    </a:ln>
                  </pic:spPr>
                </pic:pic>
              </a:graphicData>
            </a:graphic>
          </wp:inline>
        </w:drawing>
      </w:r>
    </w:p>
    <w:p w14:paraId="4603D5E9" w14:textId="210EED9C" w:rsidR="00E01162" w:rsidRDefault="00600675" w:rsidP="00600675">
      <w:pPr>
        <w:pStyle w:val="TA-Caption"/>
      </w:pPr>
      <w:bookmarkStart w:id="56" w:name="_Toc115343141"/>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4</w:t>
      </w:r>
      <w:r w:rsidR="00201FB5">
        <w:fldChar w:fldCharType="end"/>
      </w:r>
      <w:r w:rsidR="003D5B4B">
        <w:t xml:space="preserve">. Hasil Augmentasi </w:t>
      </w:r>
      <w:r w:rsidR="00E01162">
        <w:t xml:space="preserve">pada </w:t>
      </w:r>
      <w:r>
        <w:t xml:space="preserve">Gambar </w:t>
      </w:r>
      <w:r w:rsidR="00E01162">
        <w:t>Karakter ‘ba’</w:t>
      </w:r>
      <w:bookmarkEnd w:id="56"/>
    </w:p>
    <w:p w14:paraId="02B63C3A" w14:textId="77777777" w:rsidR="00E41F30" w:rsidRPr="00E41F30" w:rsidRDefault="00E41F30" w:rsidP="00E41F30">
      <w:pPr>
        <w:pStyle w:val="TA-Normal"/>
      </w:pPr>
    </w:p>
    <w:p w14:paraId="771A7C04" w14:textId="26E49E8E" w:rsidR="00E01162" w:rsidRDefault="00E01162" w:rsidP="00E01162">
      <w:pPr>
        <w:pStyle w:val="TA-Head3"/>
      </w:pPr>
      <w:bookmarkStart w:id="57" w:name="_Toc113001014"/>
      <w:r>
        <w:t xml:space="preserve">3.3.2. </w:t>
      </w:r>
      <w:r w:rsidRPr="00E01162">
        <w:rPr>
          <w:i/>
          <w:iCs/>
        </w:rPr>
        <w:t>Image Preprocessing</w:t>
      </w:r>
      <w:bookmarkEnd w:id="57"/>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5C32A98E"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w:t>
      </w:r>
      <w:r w:rsidR="00387F77">
        <w:lastRenderedPageBreak/>
        <w:t xml:space="preserve">membuat gambar menjadi lebih tajam, penerapan </w:t>
      </w:r>
      <w:r w:rsidR="00387F77" w:rsidRPr="00387F77">
        <w:rPr>
          <w:i/>
          <w:iCs/>
        </w:rPr>
        <w:t>equalizing histogram</w:t>
      </w:r>
      <w:r w:rsidR="00387F77">
        <w:t xml:space="preserve"> dihitung dengan cara menggunakan Rumus 2.6. Berikut Gambar 3.</w:t>
      </w:r>
      <w:r w:rsidR="004C095B">
        <w:t>5</w:t>
      </w:r>
      <w:r w:rsidR="00387F77">
        <w:t xml:space="preserve">.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19983" cy="2202371"/>
                    </a:xfrm>
                    <a:prstGeom prst="rect">
                      <a:avLst/>
                    </a:prstGeom>
                    <a:ln>
                      <a:solidFill>
                        <a:schemeClr val="tx1"/>
                      </a:solidFill>
                    </a:ln>
                  </pic:spPr>
                </pic:pic>
              </a:graphicData>
            </a:graphic>
          </wp:inline>
        </w:drawing>
      </w:r>
    </w:p>
    <w:p w14:paraId="309AD4F4" w14:textId="20911F0E" w:rsidR="005174ED" w:rsidRPr="005174ED" w:rsidRDefault="005174ED" w:rsidP="005174ED">
      <w:pPr>
        <w:pStyle w:val="TA-Caption"/>
      </w:pPr>
      <w:bookmarkStart w:id="58" w:name="_Toc115343142"/>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5</w:t>
      </w:r>
      <w:r w:rsidR="00201FB5">
        <w:fldChar w:fldCharType="end"/>
      </w:r>
      <w:r>
        <w:t xml:space="preserve"> Hasil Augmentasi dan </w:t>
      </w:r>
      <w:r w:rsidRPr="005174ED">
        <w:rPr>
          <w:i/>
          <w:iCs/>
        </w:rPr>
        <w:t>Preprocessing</w:t>
      </w:r>
      <w:r>
        <w:t xml:space="preserve"> Gambar</w:t>
      </w:r>
      <w:bookmarkEnd w:id="58"/>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bookmarkStart w:id="59" w:name="_Toc113001015"/>
      <w:r>
        <w:t xml:space="preserve">3.3.3. </w:t>
      </w:r>
      <w:r w:rsidR="00880353" w:rsidRPr="00880353">
        <w:rPr>
          <w:i/>
          <w:iCs/>
        </w:rPr>
        <w:t>Feature Extraction</w:t>
      </w:r>
      <w:bookmarkEnd w:id="59"/>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06D609C0" w:rsidR="00EA3BC1"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r w:rsidR="00E030FC">
        <w:rPr>
          <w:lang w:val="en-ID" w:eastAsia="en-US"/>
        </w:rPr>
        <w:t xml:space="preserve"> Berikut proses SIFT secara ringkas dalam bentuk </w:t>
      </w:r>
      <w:r w:rsidR="00E030FC" w:rsidRPr="00E030FC">
        <w:rPr>
          <w:i/>
          <w:iCs/>
          <w:lang w:val="en-ID" w:eastAsia="en-US"/>
        </w:rPr>
        <w:t>flowchart</w:t>
      </w:r>
      <w:r w:rsidR="00E030FC">
        <w:rPr>
          <w:lang w:val="en-ID" w:eastAsia="en-US"/>
        </w:rPr>
        <w:t>.</w:t>
      </w:r>
    </w:p>
    <w:p w14:paraId="5C40AEA4" w14:textId="2AF54C2B" w:rsidR="00E030FC" w:rsidRDefault="00E030FC" w:rsidP="00E030FC">
      <w:pPr>
        <w:pStyle w:val="TA-Caption"/>
        <w:rPr>
          <w:lang w:val="en-ID" w:eastAsia="en-US"/>
        </w:rPr>
      </w:pPr>
      <w:r>
        <w:rPr>
          <w:noProof/>
        </w:rPr>
        <w:lastRenderedPageBreak/>
        <w:drawing>
          <wp:inline distT="0" distB="0" distL="0" distR="0" wp14:anchorId="03544C2A" wp14:editId="7E57D8FD">
            <wp:extent cx="5090333" cy="4379529"/>
            <wp:effectExtent l="19050" t="19050" r="15240" b="215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03698" cy="4391027"/>
                    </a:xfrm>
                    <a:prstGeom prst="rect">
                      <a:avLst/>
                    </a:prstGeom>
                    <a:noFill/>
                    <a:ln>
                      <a:solidFill>
                        <a:schemeClr val="tx1"/>
                      </a:solidFill>
                    </a:ln>
                  </pic:spPr>
                </pic:pic>
              </a:graphicData>
            </a:graphic>
          </wp:inline>
        </w:drawing>
      </w:r>
    </w:p>
    <w:p w14:paraId="1F77D674" w14:textId="6DEC36B2" w:rsidR="00E030FC" w:rsidRDefault="00E030FC" w:rsidP="00E030FC">
      <w:pPr>
        <w:pStyle w:val="TA-Caption"/>
      </w:pPr>
      <w:bookmarkStart w:id="60" w:name="_Toc115343143"/>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6</w:t>
      </w:r>
      <w:r w:rsidR="00201FB5">
        <w:fldChar w:fldCharType="end"/>
      </w:r>
      <w:r>
        <w:t xml:space="preserve"> </w:t>
      </w:r>
      <w:r w:rsidRPr="00B274EF">
        <w:rPr>
          <w:i/>
          <w:iCs/>
        </w:rPr>
        <w:t>Flowchart SIFT Process</w:t>
      </w:r>
      <w:bookmarkEnd w:id="60"/>
    </w:p>
    <w:p w14:paraId="31AD6DFF" w14:textId="77777777" w:rsidR="00E030FC" w:rsidRPr="00E030FC" w:rsidRDefault="00E030FC" w:rsidP="00E030FC">
      <w:pPr>
        <w:pStyle w:val="TA-Normal"/>
      </w:pP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12500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12500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12500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12500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125006"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5B64E55B" w:rsidR="00EA3BC1" w:rsidRDefault="00EA3BC1" w:rsidP="00EA3BC1">
      <w:pPr>
        <w:pStyle w:val="TA-Caption"/>
        <w:rPr>
          <w:i/>
          <w:iCs/>
        </w:rPr>
      </w:pPr>
      <w:bookmarkStart w:id="61" w:name="_Toc115343094"/>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w:t>
      </w:r>
      <w:r w:rsidR="00825659">
        <w:fldChar w:fldCharType="end"/>
      </w:r>
      <w:r>
        <w:t xml:space="preserve"> </w:t>
      </w:r>
      <w:r w:rsidR="00133E21">
        <w:t xml:space="preserve">Kernel </w:t>
      </w:r>
      <w:r>
        <w:t xml:space="preserve">Matriks dari </w:t>
      </w:r>
      <w:r w:rsidRPr="00EA3BC1">
        <w:rPr>
          <w:i/>
          <w:iCs/>
        </w:rPr>
        <w:t>Gaussian Filter</w:t>
      </w:r>
      <w:bookmarkEnd w:id="61"/>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2" w:name="_Hlk110178940"/>
            <w:r w:rsidRPr="008A1622">
              <w:t>0.0018483</w:t>
            </w:r>
            <w:bookmarkEnd w:id="62"/>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3" w:name="_Hlk110178976"/>
            <w:r w:rsidRPr="008A1622">
              <w:t>0.0049077</w:t>
            </w:r>
            <w:bookmarkEnd w:id="63"/>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102EE7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148F24D0" w:rsidR="00780CF1" w:rsidRDefault="00780CF1" w:rsidP="00780CF1">
      <w:pPr>
        <w:pStyle w:val="TA-Caption"/>
      </w:pPr>
      <w:bookmarkStart w:id="64" w:name="_Toc115343095"/>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2</w:t>
      </w:r>
      <w:r w:rsidR="00825659">
        <w:fldChar w:fldCharType="end"/>
      </w:r>
      <w:r>
        <w:t xml:space="preserve"> Contoh Ilustrasi Konvolusi Matriks</w:t>
      </w:r>
      <w:bookmarkEnd w:id="64"/>
      <w:r>
        <w:t xml:space="preserve"> </w:t>
      </w:r>
    </w:p>
    <w:p w14:paraId="37ACE1A3" w14:textId="68450A8C" w:rsidR="009912A8" w:rsidRDefault="00780CF1" w:rsidP="00222B42">
      <w:pPr>
        <w:pStyle w:val="TA-Normal"/>
        <w:spacing w:after="0"/>
        <w:ind w:hanging="6"/>
        <w:jc w:val="center"/>
        <w:rPr>
          <w:lang w:val="en-ID" w:eastAsia="en-US"/>
        </w:rPr>
      </w:pPr>
      <w:r w:rsidRPr="00FB2C27">
        <w:rPr>
          <w:noProof/>
          <w:lang w:val="en-ID" w:eastAsia="en-US"/>
        </w:rPr>
        <w:drawing>
          <wp:inline distT="0" distB="0" distL="0" distR="0" wp14:anchorId="61EF8675" wp14:editId="0E23B57C">
            <wp:extent cx="4052443" cy="2254102"/>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9475" b="7810"/>
                    <a:stretch/>
                  </pic:blipFill>
                  <pic:spPr bwMode="auto">
                    <a:xfrm>
                      <a:off x="0" y="0"/>
                      <a:ext cx="4091610" cy="2275888"/>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125006"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4457BA0F" w:rsidR="00F72413" w:rsidRPr="00105539" w:rsidRDefault="0012500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136+0.0049077×161+…+0.0018483×198</m:t>
          </m:r>
        </m:oMath>
      </m:oMathPara>
    </w:p>
    <w:p w14:paraId="74899EC6" w14:textId="410E0509" w:rsidR="00105539" w:rsidRPr="00F72413" w:rsidRDefault="00125006"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oMath>
      <w:r w:rsidR="00105539">
        <w:rPr>
          <w:lang w:val="en-ID" w:eastAsia="en-US"/>
        </w:rPr>
        <w:t>154</w:t>
      </w:r>
    </w:p>
    <w:p w14:paraId="4492A914" w14:textId="7116ED29" w:rsidR="009912A8" w:rsidRDefault="004D6DBD" w:rsidP="00AC290F">
      <w:pPr>
        <w:pStyle w:val="TA-Normal"/>
        <w:ind w:left="567" w:hanging="6"/>
        <w:rPr>
          <w:lang w:val="en-ID" w:eastAsia="en-US"/>
        </w:rPr>
      </w:pPr>
      <w:r>
        <w:rPr>
          <w:lang w:val="en-ID" w:eastAsia="en-US"/>
        </w:rPr>
        <w:lastRenderedPageBreak/>
        <w:t>Berikut hasil</w:t>
      </w:r>
      <w:r w:rsidR="00DC1074">
        <w:rPr>
          <w:lang w:val="en-ID" w:eastAsia="en-US"/>
        </w:rPr>
        <w:t xml:space="preserve"> perhitungan konvolusi</w:t>
      </w:r>
      <w:r>
        <w:rPr>
          <w:lang w:val="en-ID" w:eastAsia="en-US"/>
        </w:rPr>
        <w:t>nya</w:t>
      </w:r>
    </w:p>
    <w:p w14:paraId="59D59F07" w14:textId="7255B80F" w:rsidR="007B30FF" w:rsidRDefault="007B30FF" w:rsidP="007B30FF">
      <w:pPr>
        <w:pStyle w:val="TA-Caption"/>
      </w:pPr>
      <w:bookmarkStart w:id="65" w:name="_Toc115343096"/>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3</w:t>
      </w:r>
      <w:r w:rsidR="00825659">
        <w:fldChar w:fldCharType="end"/>
      </w:r>
      <w:r>
        <w:t xml:space="preserve"> Hasil Matriks Setelah Dikonvolusi</w:t>
      </w:r>
      <w:bookmarkEnd w:id="65"/>
    </w:p>
    <w:p w14:paraId="7CC99C70" w14:textId="5563342E" w:rsidR="009912A8" w:rsidRDefault="00222B42" w:rsidP="00222B42">
      <w:pPr>
        <w:pStyle w:val="TA-Normal"/>
        <w:spacing w:after="0"/>
        <w:ind w:hanging="6"/>
        <w:jc w:val="center"/>
        <w:rPr>
          <w:lang w:val="en-ID" w:eastAsia="en-US"/>
        </w:rPr>
      </w:pPr>
      <w:r w:rsidRPr="00222B42">
        <w:rPr>
          <w:noProof/>
          <w:lang w:val="en-ID" w:eastAsia="en-US"/>
        </w:rPr>
        <w:drawing>
          <wp:inline distT="0" distB="0" distL="0" distR="0" wp14:anchorId="0809322D" wp14:editId="1732BC1A">
            <wp:extent cx="4040571" cy="227540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22158" cy="2321352"/>
                    </a:xfrm>
                    <a:prstGeom prst="rect">
                      <a:avLst/>
                    </a:prstGeom>
                    <a:ln>
                      <a:noFill/>
                    </a:ln>
                  </pic:spPr>
                </pic:pic>
              </a:graphicData>
            </a:graphic>
          </wp:inline>
        </w:drawing>
      </w:r>
    </w:p>
    <w:p w14:paraId="5D85BAA8" w14:textId="10E5ABD3" w:rsidR="00300515" w:rsidRPr="00300515" w:rsidRDefault="007B30FF" w:rsidP="006C76FD">
      <w:pPr>
        <w:pStyle w:val="TA-Normal"/>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7777777" w:rsidR="00300515" w:rsidRDefault="00300515" w:rsidP="00300515">
      <w:pPr>
        <w:pStyle w:val="TA-Normal"/>
        <w:spacing w:after="0"/>
        <w:ind w:hanging="6"/>
        <w:jc w:val="center"/>
        <w:rPr>
          <w:lang w:val="en-ID" w:eastAsia="en-US"/>
        </w:rPr>
      </w:pPr>
      <w:r w:rsidRPr="001F0E46">
        <w:rPr>
          <w:noProof/>
          <w:lang w:val="en-ID" w:eastAsia="en-US"/>
        </w:rPr>
        <w:drawing>
          <wp:inline distT="0" distB="0" distL="0" distR="0" wp14:anchorId="33BC2693" wp14:editId="17C4781E">
            <wp:extent cx="4758395" cy="2306363"/>
            <wp:effectExtent l="19050" t="19050" r="23495" b="177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83905" cy="2318727"/>
                    </a:xfrm>
                    <a:prstGeom prst="rect">
                      <a:avLst/>
                    </a:prstGeom>
                    <a:ln>
                      <a:solidFill>
                        <a:schemeClr val="tx1"/>
                      </a:solidFill>
                    </a:ln>
                  </pic:spPr>
                </pic:pic>
              </a:graphicData>
            </a:graphic>
          </wp:inline>
        </w:drawing>
      </w:r>
    </w:p>
    <w:p w14:paraId="0FC2802E" w14:textId="271CEDF1" w:rsidR="00300515" w:rsidRPr="001F0E46" w:rsidRDefault="00300515" w:rsidP="00300515">
      <w:pPr>
        <w:pStyle w:val="TA-Caption"/>
      </w:pPr>
      <w:bookmarkStart w:id="66" w:name="_Toc115343144"/>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7</w:t>
      </w:r>
      <w:r w:rsidR="00201FB5">
        <w:fldChar w:fldCharType="end"/>
      </w:r>
      <w:r>
        <w:t xml:space="preserve"> Penerapan </w:t>
      </w:r>
      <w:r w:rsidRPr="001F0E46">
        <w:rPr>
          <w:i/>
          <w:iCs/>
        </w:rPr>
        <w:t>Gaussian Filter</w:t>
      </w:r>
      <w:r>
        <w:t xml:space="preserve"> pada gambar</w:t>
      </w:r>
      <w:bookmarkEnd w:id="66"/>
    </w:p>
    <w:p w14:paraId="78FAB8DC" w14:textId="77777777" w:rsidR="00062362" w:rsidRDefault="00062362" w:rsidP="00186232">
      <w:pPr>
        <w:pStyle w:val="TA-Normal"/>
        <w:ind w:left="567" w:firstLine="567"/>
        <w:rPr>
          <w:lang w:val="en-ID" w:eastAsia="en-US"/>
        </w:rPr>
      </w:pPr>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9403281" w14:textId="77777777" w:rsidR="00062362" w:rsidRDefault="00062362" w:rsidP="00AC290F">
      <w:pPr>
        <w:pStyle w:val="TA-Normal"/>
        <w:ind w:left="567" w:hanging="6"/>
      </w:pPr>
    </w:p>
    <w:p w14:paraId="42855BD3" w14:textId="65C38005" w:rsidR="00062362" w:rsidRPr="00062362" w:rsidRDefault="00062362" w:rsidP="00062362">
      <w:pPr>
        <w:pStyle w:val="TA-Caption"/>
        <w:rPr>
          <w:rFonts w:cs="Times New Roman"/>
        </w:rPr>
      </w:pPr>
      <w:bookmarkStart w:id="67" w:name="_Toc115343097"/>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4</w:t>
      </w:r>
      <w:r w:rsidR="00825659">
        <w:fldChar w:fldCharType="end"/>
      </w:r>
      <w:r>
        <w:t xml:space="preserve"> Matriks Blur Skala 0</w:t>
      </w:r>
      <w:bookmarkEnd w:id="67"/>
    </w:p>
    <w:p w14:paraId="519395CA" w14:textId="3EDE69A3" w:rsidR="00B5127F" w:rsidRDefault="00B5127F" w:rsidP="00B5127F">
      <w:pPr>
        <w:pStyle w:val="TA-Normal"/>
        <w:spacing w:after="0"/>
        <w:ind w:hanging="6"/>
        <w:jc w:val="center"/>
      </w:pPr>
      <w:r w:rsidRPr="00B5127F">
        <w:rPr>
          <w:noProof/>
        </w:rPr>
        <w:drawing>
          <wp:inline distT="0" distB="0" distL="0" distR="0" wp14:anchorId="0A89DCCD" wp14:editId="53A47E23">
            <wp:extent cx="4002243" cy="213574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2515" r="52907" b="54887"/>
                    <a:stretch/>
                  </pic:blipFill>
                  <pic:spPr bwMode="auto">
                    <a:xfrm>
                      <a:off x="0" y="0"/>
                      <a:ext cx="4027139" cy="2149031"/>
                    </a:xfrm>
                    <a:prstGeom prst="rect">
                      <a:avLst/>
                    </a:prstGeom>
                    <a:ln>
                      <a:noFill/>
                    </a:ln>
                    <a:extLst>
                      <a:ext uri="{53640926-AAD7-44D8-BBD7-CCE9431645EC}">
                        <a14:shadowObscured xmlns:a14="http://schemas.microsoft.com/office/drawing/2010/main"/>
                      </a:ext>
                    </a:extLst>
                  </pic:spPr>
                </pic:pic>
              </a:graphicData>
            </a:graphic>
          </wp:inline>
        </w:drawing>
      </w:r>
    </w:p>
    <w:p w14:paraId="313DBE65" w14:textId="1B7C02A5"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7F7E4529" w14:textId="77777777" w:rsidR="00062362" w:rsidRDefault="00062362" w:rsidP="00062362">
      <w:pPr>
        <w:pStyle w:val="TA-Normal"/>
        <w:spacing w:after="0"/>
        <w:ind w:left="567" w:firstLine="567"/>
      </w:pPr>
    </w:p>
    <w:p w14:paraId="0E63C88A" w14:textId="43136E43" w:rsidR="00062362" w:rsidRDefault="00062362" w:rsidP="00062362">
      <w:pPr>
        <w:pStyle w:val="TA-Caption"/>
      </w:pPr>
      <w:bookmarkStart w:id="68" w:name="_Toc115343098"/>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5</w:t>
      </w:r>
      <w:r w:rsidR="00825659">
        <w:fldChar w:fldCharType="end"/>
      </w:r>
      <w:r>
        <w:t xml:space="preserve"> Matriks Blur Skala 1</w:t>
      </w:r>
      <w:bookmarkEnd w:id="68"/>
    </w:p>
    <w:p w14:paraId="2384CEE6" w14:textId="00FBD910" w:rsidR="00062362" w:rsidRDefault="00062362" w:rsidP="00B5127F">
      <w:pPr>
        <w:pStyle w:val="TA-Normal"/>
        <w:spacing w:after="0"/>
        <w:ind w:hanging="6"/>
        <w:jc w:val="center"/>
      </w:pPr>
      <w:r w:rsidRPr="00B5127F">
        <w:rPr>
          <w:noProof/>
        </w:rPr>
        <w:drawing>
          <wp:inline distT="0" distB="0" distL="0" distR="0" wp14:anchorId="1D13BFE6" wp14:editId="1E237C69">
            <wp:extent cx="4134053" cy="218023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2552" t="2849" b="54735"/>
                    <a:stretch/>
                  </pic:blipFill>
                  <pic:spPr bwMode="auto">
                    <a:xfrm>
                      <a:off x="0" y="0"/>
                      <a:ext cx="4166798" cy="2197508"/>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7FD09B" w14:textId="6083D485"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C7CEBDA" w14:textId="77777777" w:rsidR="00BD3533" w:rsidRDefault="00BD3533" w:rsidP="00D16FD2">
      <w:pPr>
        <w:pStyle w:val="TA-Normal"/>
        <w:spacing w:after="0"/>
        <w:ind w:left="567" w:firstLine="567"/>
        <w:jc w:val="left"/>
      </w:pPr>
    </w:p>
    <w:p w14:paraId="35420E0E" w14:textId="7FE0B15F" w:rsidR="00BD3533" w:rsidRDefault="00BD3533" w:rsidP="00BD3533">
      <w:pPr>
        <w:pStyle w:val="TA-Caption"/>
      </w:pPr>
      <w:bookmarkStart w:id="69" w:name="_Toc115343099"/>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6</w:t>
      </w:r>
      <w:r w:rsidR="00825659">
        <w:fldChar w:fldCharType="end"/>
      </w:r>
      <w:r>
        <w:t xml:space="preserve"> Matriks Hasil Perhitungan DoG</w:t>
      </w:r>
      <w:bookmarkEnd w:id="69"/>
    </w:p>
    <w:p w14:paraId="463D90E4" w14:textId="7EF0889B" w:rsidR="00062362" w:rsidRDefault="00062362" w:rsidP="00B5127F">
      <w:pPr>
        <w:pStyle w:val="TA-Normal"/>
        <w:spacing w:after="0"/>
        <w:ind w:hanging="6"/>
        <w:jc w:val="center"/>
      </w:pPr>
      <w:r w:rsidRPr="00B5127F">
        <w:rPr>
          <w:noProof/>
        </w:rPr>
        <w:drawing>
          <wp:inline distT="0" distB="0" distL="0" distR="0" wp14:anchorId="3C73BD2D" wp14:editId="448CAF27">
            <wp:extent cx="4026535" cy="223541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6831" t="52722" r="26729" b="3576"/>
                    <a:stretch/>
                  </pic:blipFill>
                  <pic:spPr bwMode="auto">
                    <a:xfrm>
                      <a:off x="0" y="0"/>
                      <a:ext cx="4068579" cy="2258761"/>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3B6E06B3" w:rsidR="008C0DB1" w:rsidRDefault="008C0DB1" w:rsidP="008C0DB1">
      <w:pPr>
        <w:pStyle w:val="TA-Normal"/>
        <w:spacing w:after="0"/>
        <w:ind w:hanging="6"/>
        <w:jc w:val="center"/>
        <w:rPr>
          <w:lang w:val="en-ID" w:eastAsia="en-US"/>
        </w:rPr>
      </w:pPr>
      <w:r w:rsidRPr="008C0DB1">
        <w:rPr>
          <w:noProof/>
          <w:lang w:val="en-ID" w:eastAsia="en-US"/>
        </w:rPr>
        <w:drawing>
          <wp:inline distT="0" distB="0" distL="0" distR="0" wp14:anchorId="6EC4F720" wp14:editId="7A1E720E">
            <wp:extent cx="2303618" cy="2309648"/>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09775" cy="2315821"/>
                    </a:xfrm>
                    <a:prstGeom prst="rect">
                      <a:avLst/>
                    </a:prstGeom>
                  </pic:spPr>
                </pic:pic>
              </a:graphicData>
            </a:graphic>
          </wp:inline>
        </w:drawing>
      </w:r>
    </w:p>
    <w:p w14:paraId="0703E117" w14:textId="38FA0254" w:rsidR="008C0DB1" w:rsidRDefault="008C0DB1" w:rsidP="008C0DB1">
      <w:pPr>
        <w:pStyle w:val="TA-Caption"/>
      </w:pPr>
      <w:bookmarkStart w:id="70" w:name="_Toc115343145"/>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8</w:t>
      </w:r>
      <w:r w:rsidR="00201FB5">
        <w:fldChar w:fldCharType="end"/>
      </w:r>
      <w:r>
        <w:t xml:space="preserve"> Gambar DoG</w:t>
      </w:r>
      <w:bookmarkEnd w:id="70"/>
    </w:p>
    <w:p w14:paraId="2953615C" w14:textId="4C364BAA" w:rsidR="008C0DB1" w:rsidRDefault="008C0DB1" w:rsidP="008C0DB1">
      <w:pPr>
        <w:pStyle w:val="TA-Normal"/>
        <w:ind w:left="567" w:hanging="6"/>
      </w:pPr>
    </w:p>
    <w:p w14:paraId="5A018E2D" w14:textId="1AC7B7B1" w:rsidR="008C0DB1" w:rsidRPr="008C0DB1" w:rsidRDefault="008C0DB1" w:rsidP="008C0DB1">
      <w:pPr>
        <w:pStyle w:val="TA-Normal"/>
        <w:ind w:left="567" w:hanging="6"/>
      </w:pPr>
      <w:r>
        <w:t>Sama seperti sebelumnya, lakukan perhitungan DoG berulang kali pada setiap skala hingga menghasilkan banyak gambar DoG.</w:t>
      </w:r>
    </w:p>
    <w:p w14:paraId="3DA1A39E" w14:textId="77777777" w:rsidR="00ED29F0" w:rsidRDefault="00ED29F0" w:rsidP="00ED29F0">
      <w:pPr>
        <w:pStyle w:val="TA-Normal"/>
        <w:spacing w:after="0"/>
        <w:ind w:firstLine="0"/>
        <w:jc w:val="center"/>
        <w:rPr>
          <w:lang w:val="en-ID" w:eastAsia="en-US"/>
        </w:rPr>
      </w:pPr>
      <w:r>
        <w:rPr>
          <w:noProof/>
        </w:rPr>
        <w:drawing>
          <wp:inline distT="0" distB="0" distL="0" distR="0" wp14:anchorId="387FC906" wp14:editId="194FC2EC">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7D0EB697" w14:textId="2E24CD15" w:rsidR="00ED29F0" w:rsidRDefault="00ED29F0" w:rsidP="00ED29F0">
      <w:pPr>
        <w:pStyle w:val="TA-Caption"/>
      </w:pPr>
      <w:bookmarkStart w:id="71" w:name="_Toc115343146"/>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9</w:t>
      </w:r>
      <w:r w:rsidR="00201FB5">
        <w:fldChar w:fldCharType="end"/>
      </w:r>
      <w:r>
        <w:t xml:space="preserve"> </w:t>
      </w:r>
      <w:r w:rsidRPr="00EA3BC1">
        <w:rPr>
          <w:i/>
          <w:iCs/>
        </w:rPr>
        <w:t>Scale Space</w:t>
      </w:r>
      <w:r>
        <w:t xml:space="preserve"> dan DoG</w:t>
      </w:r>
      <w:bookmarkEnd w:id="71"/>
    </w:p>
    <w:p w14:paraId="5DA27CFB" w14:textId="7DA3574F" w:rsidR="00ED29F0" w:rsidRDefault="00ED29F0" w:rsidP="00AC290F">
      <w:pPr>
        <w:pStyle w:val="TA-Normal"/>
        <w:ind w:left="567" w:hanging="6"/>
        <w:rPr>
          <w:lang w:val="en-ID" w:eastAsia="en-US"/>
        </w:rPr>
      </w:pP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527F7321" w14:textId="0AA49525" w:rsidR="000C3816" w:rsidRDefault="000C3816" w:rsidP="000C3816">
      <w:pPr>
        <w:pStyle w:val="TA-Normal"/>
        <w:spacing w:after="0"/>
        <w:ind w:firstLine="0"/>
        <w:jc w:val="center"/>
        <w:rPr>
          <w:lang w:val="en-ID" w:eastAsia="en-US"/>
        </w:rPr>
      </w:pPr>
      <w:r w:rsidRPr="000C3816">
        <w:rPr>
          <w:noProof/>
          <w:lang w:val="en-ID" w:eastAsia="en-US"/>
        </w:rPr>
        <w:lastRenderedPageBreak/>
        <w:drawing>
          <wp:inline distT="0" distB="0" distL="0" distR="0" wp14:anchorId="36582A6A" wp14:editId="0F52D9F8">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23939" cy="2019614"/>
                    </a:xfrm>
                    <a:prstGeom prst="rect">
                      <a:avLst/>
                    </a:prstGeom>
                    <a:ln>
                      <a:solidFill>
                        <a:schemeClr val="tx1"/>
                      </a:solidFill>
                    </a:ln>
                  </pic:spPr>
                </pic:pic>
              </a:graphicData>
            </a:graphic>
          </wp:inline>
        </w:drawing>
      </w:r>
    </w:p>
    <w:p w14:paraId="66FA6024" w14:textId="1F9C46B8" w:rsidR="000C3816" w:rsidRPr="000C3816" w:rsidRDefault="000C3816" w:rsidP="000C3816">
      <w:pPr>
        <w:pStyle w:val="TA-Caption"/>
        <w:rPr>
          <w:lang w:eastAsia="en-US"/>
        </w:rPr>
      </w:pPr>
      <w:bookmarkStart w:id="72" w:name="_Toc115343147"/>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0</w:t>
      </w:r>
      <w:r w:rsidR="00201FB5">
        <w:fldChar w:fldCharType="end"/>
      </w:r>
      <w:r>
        <w:t xml:space="preserve"> Proses pencarian kandidat </w:t>
      </w:r>
      <w:r w:rsidRPr="000C3816">
        <w:rPr>
          <w:i/>
          <w:iCs/>
        </w:rPr>
        <w:t>keypoint</w:t>
      </w:r>
      <w:r>
        <w:t xml:space="preserve"> pada tiap skala</w:t>
      </w:r>
      <w:bookmarkEnd w:id="72"/>
    </w:p>
    <w:p w14:paraId="0D5BD710" w14:textId="7A542EAB" w:rsidR="009912A8" w:rsidRDefault="00656852" w:rsidP="00AC290F">
      <w:pPr>
        <w:pStyle w:val="TA-Normal"/>
        <w:ind w:left="567" w:hanging="6"/>
        <w:rPr>
          <w:lang w:val="en-ID" w:eastAsia="en-US"/>
        </w:rPr>
      </w:pPr>
      <w:r>
        <w:rPr>
          <w:lang w:val="en-ID" w:eastAsia="en-US"/>
        </w:rPr>
        <w:tab/>
      </w:r>
      <w:r>
        <w:rPr>
          <w:lang w:val="en-ID" w:eastAsia="en-US"/>
        </w:rPr>
        <w:tab/>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B8D5F8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r w:rsidR="00E312A7">
        <w:rPr>
          <w:lang w:val="en-ID" w:eastAsia="en-US"/>
        </w:rPr>
        <w:t xml:space="preserve"> </w:t>
      </w:r>
      <w:r w:rsidR="009C2FA4">
        <w:rPr>
          <w:lang w:val="en-ID" w:eastAsia="en-US"/>
        </w:rPr>
        <w:t>Berikut contoh</w:t>
      </w:r>
      <w:r w:rsidR="00510672">
        <w:rPr>
          <w:lang w:val="en-ID" w:eastAsia="en-US"/>
        </w:rPr>
        <w:t xml:space="preserve"> gambar</w:t>
      </w:r>
      <w:r w:rsidR="009C2FA4">
        <w:rPr>
          <w:lang w:val="en-ID" w:eastAsia="en-US"/>
        </w:rPr>
        <w:t xml:space="preserve"> hasil akhir </w:t>
      </w:r>
      <w:r w:rsidR="009C2FA4" w:rsidRPr="009C2FA4">
        <w:rPr>
          <w:i/>
          <w:iCs/>
          <w:lang w:val="en-ID" w:eastAsia="en-US"/>
        </w:rPr>
        <w:t>keypoint</w:t>
      </w:r>
      <w:r w:rsidR="009C2FA4">
        <w:rPr>
          <w:lang w:val="en-ID" w:eastAsia="en-US"/>
        </w:rPr>
        <w:t xml:space="preserve"> yang terdeteksi.</w:t>
      </w:r>
    </w:p>
    <w:p w14:paraId="5996AE96" w14:textId="197FDA3F" w:rsidR="009D5597" w:rsidRDefault="009D5597" w:rsidP="009D5597">
      <w:pPr>
        <w:pStyle w:val="TA-Normal"/>
        <w:spacing w:after="0"/>
        <w:ind w:firstLine="0"/>
        <w:jc w:val="center"/>
        <w:rPr>
          <w:lang w:val="en-ID" w:eastAsia="en-US"/>
        </w:rPr>
      </w:pPr>
      <w:r w:rsidRPr="009D5597">
        <w:rPr>
          <w:noProof/>
          <w:lang w:val="en-ID" w:eastAsia="en-US"/>
        </w:rPr>
        <w:lastRenderedPageBreak/>
        <w:drawing>
          <wp:inline distT="0" distB="0" distL="0" distR="0" wp14:anchorId="2E9C7C1A" wp14:editId="548ABA51">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68648" cy="2519726"/>
                    </a:xfrm>
                    <a:prstGeom prst="rect">
                      <a:avLst/>
                    </a:prstGeom>
                    <a:ln>
                      <a:solidFill>
                        <a:schemeClr val="tx1"/>
                      </a:solidFill>
                    </a:ln>
                  </pic:spPr>
                </pic:pic>
              </a:graphicData>
            </a:graphic>
          </wp:inline>
        </w:drawing>
      </w:r>
    </w:p>
    <w:p w14:paraId="58E474C8" w14:textId="62AB2843" w:rsidR="009D5597" w:rsidRPr="009D5597" w:rsidRDefault="009D5597" w:rsidP="009D5597">
      <w:pPr>
        <w:pStyle w:val="TA-Caption"/>
        <w:rPr>
          <w:lang w:eastAsia="en-US"/>
        </w:rPr>
      </w:pPr>
      <w:bookmarkStart w:id="73" w:name="_Toc115343148"/>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1</w:t>
      </w:r>
      <w:r w:rsidR="00201FB5">
        <w:fldChar w:fldCharType="end"/>
      </w:r>
      <w:r>
        <w:t xml:space="preserve"> Hasil identifikasi </w:t>
      </w:r>
      <w:r w:rsidRPr="009D5597">
        <w:rPr>
          <w:i/>
          <w:iCs/>
        </w:rPr>
        <w:t>interest keypoints</w:t>
      </w:r>
      <w:bookmarkEnd w:id="73"/>
    </w:p>
    <w:p w14:paraId="3D1FE3CB" w14:textId="4FCFA82E" w:rsidR="00232FD3" w:rsidRDefault="00510672" w:rsidP="009D5597">
      <w:pPr>
        <w:pStyle w:val="TA-Normal"/>
        <w:spacing w:after="0"/>
        <w:ind w:firstLine="0"/>
        <w:rPr>
          <w:lang w:val="en-ID" w:eastAsia="en-US"/>
        </w:rPr>
      </w:pPr>
      <w:r>
        <w:rPr>
          <w:lang w:val="en-ID" w:eastAsia="en-US"/>
        </w:rPr>
        <w:t xml:space="preserve">    </w:t>
      </w:r>
    </w:p>
    <w:p w14:paraId="1B5DC437" w14:textId="6BBC2E22" w:rsidR="007114C5" w:rsidRDefault="00DC0033" w:rsidP="00BD3533">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7B87DF52" w:rsidR="009E0F71" w:rsidRPr="00BD3533" w:rsidRDefault="00BD3533" w:rsidP="00BD3533">
      <w:pPr>
        <w:pStyle w:val="TA-Normal"/>
        <w:spacing w:after="0"/>
        <w:ind w:firstLine="0"/>
        <w:jc w:val="center"/>
        <w:rPr>
          <w:lang w:val="en-ID" w:eastAsia="en-US"/>
        </w:rPr>
      </w:pPr>
      <w:r>
        <w:rPr>
          <w:noProof/>
        </w:rPr>
        <mc:AlternateContent>
          <mc:Choice Requires="wps">
            <w:drawing>
              <wp:anchor distT="0" distB="0" distL="114300" distR="114300" simplePos="0" relativeHeight="251675648" behindDoc="0" locked="0" layoutInCell="1" allowOverlap="1" wp14:anchorId="268F3A90" wp14:editId="0CD0B6FA">
                <wp:simplePos x="0" y="0"/>
                <wp:positionH relativeFrom="column">
                  <wp:posOffset>3114277</wp:posOffset>
                </wp:positionH>
                <wp:positionV relativeFrom="paragraph">
                  <wp:posOffset>1575122</wp:posOffset>
                </wp:positionV>
                <wp:extent cx="1041779" cy="341753"/>
                <wp:effectExtent l="0" t="0" r="6350" b="1270"/>
                <wp:wrapNone/>
                <wp:docPr id="49" name="Rectangle 49"/>
                <wp:cNvGraphicFramePr/>
                <a:graphic xmlns:a="http://schemas.openxmlformats.org/drawingml/2006/main">
                  <a:graphicData uri="http://schemas.microsoft.com/office/word/2010/wordprocessingShape">
                    <wps:wsp>
                      <wps:cNvSpPr/>
                      <wps:spPr>
                        <a:xfrm>
                          <a:off x="0" y="0"/>
                          <a:ext cx="1041779" cy="34175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C57F4D" id="Rectangle 49" o:spid="_x0000_s1026" style="position:absolute;margin-left:245.2pt;margin-top:124.05pt;width:82.05pt;height:26.9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" fillcolor="white [3212]" stroked="f" strokeweight="1pt"/>
            </w:pict>
          </mc:Fallback>
        </mc:AlternateContent>
      </w:r>
      <w:r w:rsidRPr="00CD70CC">
        <w:rPr>
          <w:noProof/>
        </w:rPr>
        <w:drawing>
          <wp:inline distT="0" distB="0" distL="0" distR="0" wp14:anchorId="17DD21CE" wp14:editId="568A844C">
            <wp:extent cx="3867150" cy="1897260"/>
            <wp:effectExtent l="19050" t="19050" r="19050" b="273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56707"/>
                    <a:stretch/>
                  </pic:blipFill>
                  <pic:spPr bwMode="auto">
                    <a:xfrm>
                      <a:off x="0" y="0"/>
                      <a:ext cx="3909030" cy="191780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2EFE913" w14:textId="7D2B3F60" w:rsidR="007114C5" w:rsidRDefault="007114C5" w:rsidP="007114C5">
      <w:pPr>
        <w:pStyle w:val="TA-Caption"/>
      </w:pPr>
      <w:bookmarkStart w:id="74" w:name="_Toc115343149"/>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2</w:t>
      </w:r>
      <w:r w:rsidR="00201FB5">
        <w:fldChar w:fldCharType="end"/>
      </w:r>
      <w:r>
        <w:t xml:space="preserve"> Potongan gambar salah satu keypoint</w:t>
      </w:r>
      <w:bookmarkEnd w:id="74"/>
      <w:r>
        <w:t xml:space="preserve"> </w:t>
      </w:r>
    </w:p>
    <w:p w14:paraId="5CF0129E" w14:textId="7F3F21E3"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6808694E" w:rsidR="00BD3533" w:rsidRPr="00BD3533" w:rsidRDefault="00BD3533" w:rsidP="00BD3533">
      <w:pPr>
        <w:pStyle w:val="TA-Caption"/>
      </w:pPr>
      <w:bookmarkStart w:id="75" w:name="_Toc115343100"/>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7</w:t>
      </w:r>
      <w:r w:rsidR="00825659">
        <w:fldChar w:fldCharType="end"/>
      </w:r>
      <w:r>
        <w:t xml:space="preserve"> Sampel Matriks</w:t>
      </w:r>
      <w:r>
        <w:rPr>
          <w:noProof/>
        </w:rPr>
        <w:t xml:space="preserve"> </w:t>
      </w:r>
      <w:r w:rsidRPr="00BD3533">
        <w:rPr>
          <w:i/>
          <w:iCs/>
          <w:noProof/>
        </w:rPr>
        <w:t>Keypoint</w:t>
      </w:r>
      <w:bookmarkEnd w:id="75"/>
    </w:p>
    <w:p w14:paraId="2745FFC9" w14:textId="3BD73380" w:rsidR="008F1D4C" w:rsidRDefault="00BD3533" w:rsidP="00BD3533">
      <w:pPr>
        <w:pStyle w:val="TA-Normal"/>
        <w:ind w:firstLine="0"/>
        <w:jc w:val="center"/>
        <w:rPr>
          <w:lang w:val="en-ID" w:eastAsia="en-US"/>
        </w:rPr>
      </w:pPr>
      <w:r w:rsidRPr="00CD70CC">
        <w:rPr>
          <w:noProof/>
        </w:rPr>
        <w:drawing>
          <wp:inline distT="0" distB="0" distL="0" distR="0" wp14:anchorId="49DF87C5" wp14:editId="566E63D4">
            <wp:extent cx="4284178" cy="2945674"/>
            <wp:effectExtent l="0" t="0" r="254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5190" t="44742" r="5735" b="1213"/>
                    <a:stretch/>
                  </pic:blipFill>
                  <pic:spPr bwMode="auto">
                    <a:xfrm>
                      <a:off x="0" y="0"/>
                      <a:ext cx="4298037" cy="2955203"/>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55ECCF28"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146</m:t>
                      </m:r>
                      <m:r>
                        <m:rPr>
                          <m:sty m:val="p"/>
                        </m:rPr>
                        <w:rPr>
                          <w:rFonts w:ascii="Cambria Math" w:hAnsi="Cambria Math"/>
                        </w:rPr>
                        <m:t>-</m:t>
                      </m:r>
                      <m:r>
                        <w:rPr>
                          <w:rFonts w:ascii="Cambria Math" w:hAnsi="Cambria Math"/>
                        </w:rPr>
                        <m:t>15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m:t>
                      </m:r>
                    </m:e>
                  </m:d>
                </m:e>
                <m:sup>
                  <m:r>
                    <m:rPr>
                      <m:sty m:val="p"/>
                    </m:rPr>
                    <w:rPr>
                      <w:rFonts w:ascii="Cambria Math" w:hAnsi="Cambria Math"/>
                    </w:rPr>
                    <m:t>2</m:t>
                  </m:r>
                </m:sup>
              </m:sSup>
            </m:e>
          </m:rad>
        </m:oMath>
      </m:oMathPara>
    </w:p>
    <w:p w14:paraId="56BD3661" w14:textId="554B3F46"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41</m:t>
              </m:r>
            </m:e>
          </m:rad>
          <m:r>
            <w:rPr>
              <w:rFonts w:ascii="Cambria Math" w:hAnsi="Cambria Math"/>
            </w:rPr>
            <m:t>= 6.4</m:t>
          </m:r>
        </m:oMath>
      </m:oMathPara>
    </w:p>
    <w:p w14:paraId="6B3BA58C" w14:textId="0C63CBC1"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 146</m:t>
                  </m:r>
                  <m:r>
                    <m:rPr>
                      <m:sty m:val="p"/>
                    </m:rPr>
                    <w:rPr>
                      <w:rFonts w:ascii="Cambria Math" w:hAnsi="Cambria Math"/>
                    </w:rPr>
                    <m:t>-</m:t>
                  </m:r>
                  <m:r>
                    <w:rPr>
                      <w:rFonts w:ascii="Cambria Math" w:hAnsi="Cambria Math"/>
                    </w:rPr>
                    <m:t>151</m:t>
                  </m:r>
                </m:e>
              </m:d>
            </m:e>
          </m:func>
        </m:oMath>
      </m:oMathPara>
    </w:p>
    <w:p w14:paraId="03086B40" w14:textId="233BB5F2"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4,-5</m:t>
                  </m:r>
                </m:e>
              </m:d>
              <m:r>
                <w:rPr>
                  <w:rFonts w:ascii="Cambria Math" w:hAnsi="Cambria Math"/>
                </w:rPr>
                <m:t>=-141° atau 219°</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273894E5" w:rsidR="00BD3533" w:rsidRDefault="00BD3533" w:rsidP="00BD3533">
      <w:pPr>
        <w:pStyle w:val="TA-Caption"/>
        <w:rPr>
          <w:lang w:val="en-ID" w:eastAsia="en-US"/>
        </w:rPr>
      </w:pPr>
      <w:bookmarkStart w:id="76" w:name="_Toc115343101"/>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8</w:t>
      </w:r>
      <w:r w:rsidR="00825659">
        <w:fldChar w:fldCharType="end"/>
      </w:r>
      <w:r>
        <w:t xml:space="preserve"> Matrik </w:t>
      </w:r>
      <w:r w:rsidRPr="00153AA8">
        <w:t>Hasil Perhitungan Magnitudo</w:t>
      </w:r>
      <w:bookmarkEnd w:id="76"/>
    </w:p>
    <w:p w14:paraId="1288FE1B" w14:textId="20CEBE37"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090FDC94" wp14:editId="2F35ACA3">
            <wp:extent cx="4848079" cy="23513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540" t="8257" r="1307" b="1658"/>
                    <a:stretch/>
                  </pic:blipFill>
                  <pic:spPr bwMode="auto">
                    <a:xfrm>
                      <a:off x="0" y="0"/>
                      <a:ext cx="4880796" cy="2367182"/>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6640B03" w14:textId="3707536C" w:rsidR="00BD3533" w:rsidRDefault="00BD3533" w:rsidP="005A0E11">
      <w:pPr>
        <w:pStyle w:val="TA-Normal"/>
        <w:spacing w:after="0"/>
        <w:ind w:hanging="6"/>
        <w:jc w:val="center"/>
        <w:rPr>
          <w:lang w:val="en-ID" w:eastAsia="en-US"/>
        </w:rPr>
      </w:pPr>
    </w:p>
    <w:p w14:paraId="2F182E34" w14:textId="4DB13DCF" w:rsidR="00BD3533" w:rsidRDefault="00BD3533" w:rsidP="005A0E11">
      <w:pPr>
        <w:pStyle w:val="TA-Normal"/>
        <w:spacing w:after="0"/>
        <w:ind w:hanging="6"/>
        <w:jc w:val="center"/>
        <w:rPr>
          <w:lang w:val="en-ID" w:eastAsia="en-US"/>
        </w:rPr>
      </w:pPr>
    </w:p>
    <w:p w14:paraId="239CFB87" w14:textId="712FBBC2" w:rsidR="00BD3533" w:rsidRDefault="00BD3533" w:rsidP="00BD3533">
      <w:pPr>
        <w:pStyle w:val="TA-Caption"/>
        <w:rPr>
          <w:lang w:val="en-ID" w:eastAsia="en-US"/>
        </w:rPr>
      </w:pPr>
      <w:bookmarkStart w:id="77" w:name="_Toc115343102"/>
      <w:r>
        <w:lastRenderedPageBreak/>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9</w:t>
      </w:r>
      <w:r w:rsidR="00825659">
        <w:fldChar w:fldCharType="end"/>
      </w:r>
      <w:r>
        <w:t xml:space="preserve"> Matriks Hasil Perhitungan Arah Gradien</w:t>
      </w:r>
      <w:bookmarkEnd w:id="77"/>
    </w:p>
    <w:p w14:paraId="1E4D1903" w14:textId="3A4EB246"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1CAD54F2" wp14:editId="70EA55DC">
            <wp:extent cx="4782333" cy="271054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6490" b="1977"/>
                    <a:stretch/>
                  </pic:blipFill>
                  <pic:spPr bwMode="auto">
                    <a:xfrm>
                      <a:off x="0" y="0"/>
                      <a:ext cx="4797888" cy="2719359"/>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686B4DEC" w:rsidR="00AF1803" w:rsidRDefault="00AF1803" w:rsidP="00AF1803">
      <w:pPr>
        <w:pStyle w:val="TA-Normal"/>
        <w:spacing w:after="0"/>
        <w:ind w:hanging="6"/>
        <w:jc w:val="center"/>
      </w:pPr>
      <w:r w:rsidRPr="00AF1803">
        <w:rPr>
          <w:noProof/>
        </w:rPr>
        <w:drawing>
          <wp:inline distT="0" distB="0" distL="0" distR="0" wp14:anchorId="7E99F719" wp14:editId="29FB4ACC">
            <wp:extent cx="4224703" cy="2722715"/>
            <wp:effectExtent l="19050" t="19050" r="234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38984" cy="2731919"/>
                    </a:xfrm>
                    <a:prstGeom prst="rect">
                      <a:avLst/>
                    </a:prstGeom>
                    <a:ln>
                      <a:solidFill>
                        <a:schemeClr val="tx1"/>
                      </a:solidFill>
                    </a:ln>
                  </pic:spPr>
                </pic:pic>
              </a:graphicData>
            </a:graphic>
          </wp:inline>
        </w:drawing>
      </w:r>
    </w:p>
    <w:p w14:paraId="77995177" w14:textId="0DBBBEEF" w:rsidR="00AF1803" w:rsidRPr="00AF1803" w:rsidRDefault="00AF1803" w:rsidP="00AF1803">
      <w:pPr>
        <w:pStyle w:val="TA-Caption"/>
      </w:pPr>
      <w:bookmarkStart w:id="78" w:name="_Toc115343150"/>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3</w:t>
      </w:r>
      <w:r w:rsidR="00201FB5">
        <w:fldChar w:fldCharType="end"/>
      </w:r>
      <w:r>
        <w:t xml:space="preserve"> Histogram dari Besaran Arah Gradien</w:t>
      </w:r>
      <w:bookmarkEnd w:id="78"/>
    </w:p>
    <w:p w14:paraId="6EF45FEA" w14:textId="77777777" w:rsidR="00AF1803" w:rsidRDefault="00AF1803" w:rsidP="00AF1803">
      <w:pPr>
        <w:pStyle w:val="TA-Normal"/>
        <w:ind w:left="567" w:hanging="6"/>
      </w:pPr>
    </w:p>
    <w:p w14:paraId="5C287A7A" w14:textId="1479795A" w:rsidR="00AF1803" w:rsidRDefault="00AF1803" w:rsidP="00186232">
      <w:pPr>
        <w:pStyle w:val="TA-Normal"/>
        <w:ind w:left="567" w:firstLine="567"/>
      </w:pPr>
      <w:r>
        <w:t>Nilai tertinggi akan menjadi arah gradien yang utama dan nilai yang diatas 80% dari nilai tertinggi juga akan menjadi kandidat arah gradien. Dari histogram tersebut bahwa nilai tertinggi terdapat pada sudut 110</w:t>
      </w:r>
      <w:r w:rsidRPr="00AF1803">
        <w:t>°</w:t>
      </w:r>
      <w:r>
        <w:t>. Sehingga gambar yang digunakan dalam ekstraksi fitur harus dirotasi sebesar 110</w:t>
      </w:r>
      <w:r w:rsidRPr="00AF1803">
        <w:t>°</w:t>
      </w:r>
      <w:r>
        <w:t xml:space="preserve"> yang menjadi sumbu utama pada </w:t>
      </w:r>
      <w:r w:rsidRPr="00AF1803">
        <w:rPr>
          <w:i/>
          <w:iCs/>
        </w:rPr>
        <w:t>keypoint</w:t>
      </w:r>
      <w:r>
        <w:t xml:space="preserve"> tersebut. Berikut hasil gambar yang telah dilakukan rotasi.</w:t>
      </w:r>
    </w:p>
    <w:p w14:paraId="13313A9B" w14:textId="11D6FF2E" w:rsidR="00AF1803" w:rsidRDefault="00AF1803" w:rsidP="00AF1803">
      <w:pPr>
        <w:pStyle w:val="TA-Normal"/>
        <w:spacing w:after="0"/>
        <w:ind w:hanging="6"/>
        <w:jc w:val="center"/>
      </w:pPr>
      <w:r w:rsidRPr="00AF1803">
        <w:rPr>
          <w:noProof/>
        </w:rPr>
        <w:lastRenderedPageBreak/>
        <w:drawing>
          <wp:inline distT="0" distB="0" distL="0" distR="0" wp14:anchorId="722180ED" wp14:editId="72887F82">
            <wp:extent cx="1877007" cy="1872095"/>
            <wp:effectExtent l="19050" t="19050" r="2857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87060" cy="1882122"/>
                    </a:xfrm>
                    <a:prstGeom prst="rect">
                      <a:avLst/>
                    </a:prstGeom>
                    <a:ln>
                      <a:solidFill>
                        <a:schemeClr val="tx1"/>
                      </a:solidFill>
                    </a:ln>
                  </pic:spPr>
                </pic:pic>
              </a:graphicData>
            </a:graphic>
          </wp:inline>
        </w:drawing>
      </w:r>
    </w:p>
    <w:p w14:paraId="0008320D" w14:textId="7353DAF7" w:rsidR="00AF1803" w:rsidRPr="005A0E11" w:rsidRDefault="00AF1803" w:rsidP="00AF1803">
      <w:pPr>
        <w:pStyle w:val="TA-Caption"/>
      </w:pPr>
      <w:bookmarkStart w:id="79" w:name="_Toc115343151"/>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4</w:t>
      </w:r>
      <w:r w:rsidR="00201FB5">
        <w:fldChar w:fldCharType="end"/>
      </w:r>
      <w:r>
        <w:t xml:space="preserve"> Hasil gambar keypoint setelah dilakukan rotasi</w:t>
      </w:r>
      <w:bookmarkEnd w:id="79"/>
    </w:p>
    <w:p w14:paraId="41B8A242" w14:textId="79BF634E" w:rsidR="005A0E11" w:rsidRDefault="005A0E11" w:rsidP="00F46BF3">
      <w:pPr>
        <w:pStyle w:val="TA-Normal"/>
        <w:spacing w:after="0"/>
        <w:ind w:hanging="6"/>
        <w:jc w:val="center"/>
        <w:rPr>
          <w:lang w:val="en-ID" w:eastAsia="en-US"/>
        </w:rPr>
      </w:pPr>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4976DB02" w:rsidR="002E5984" w:rsidRDefault="002E5984" w:rsidP="002E5984">
      <w:pPr>
        <w:pStyle w:val="TA-Normal"/>
        <w:ind w:left="567"/>
      </w:pPr>
      <w:r>
        <w:t>Sama seperti sebelumnya setiap piksel akan dihitung untuk mencari nilai arah gradien menggunakan Rumus 2.11., berikut hasil perhitungannya.</w:t>
      </w:r>
    </w:p>
    <w:p w14:paraId="6FBCBCC2" w14:textId="17F1B2D0" w:rsidR="00F34117" w:rsidRDefault="00F34117" w:rsidP="00F34117">
      <w:pPr>
        <w:pStyle w:val="TA-Caption"/>
      </w:pPr>
      <w:bookmarkStart w:id="80" w:name="_Toc115343103"/>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0</w:t>
      </w:r>
      <w:r w:rsidR="00825659">
        <w:fldChar w:fldCharType="end"/>
      </w:r>
      <w:r>
        <w:t xml:space="preserve"> </w:t>
      </w:r>
      <w:r w:rsidRPr="00F34117">
        <w:t xml:space="preserve">Matriks </w:t>
      </w:r>
      <w:r w:rsidRPr="00A109A1">
        <w:t>Hasil Perhitungan Arah Gradien Tiap Blok</w:t>
      </w:r>
      <w:bookmarkEnd w:id="80"/>
    </w:p>
    <w:p w14:paraId="5061E631" w14:textId="6B87E7BD" w:rsidR="002E5984" w:rsidRPr="00F34117" w:rsidRDefault="002E5984" w:rsidP="00F34117">
      <w:pPr>
        <w:pStyle w:val="TA-Normal"/>
        <w:spacing w:after="0"/>
        <w:ind w:firstLine="0"/>
        <w:jc w:val="center"/>
      </w:pPr>
      <w:r w:rsidRPr="002E5984">
        <w:rPr>
          <w:noProof/>
        </w:rPr>
        <w:drawing>
          <wp:inline distT="0" distB="0" distL="0" distR="0" wp14:anchorId="6F25E2BA" wp14:editId="04DD9A7C">
            <wp:extent cx="5094514" cy="308756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8173" b="950"/>
                    <a:stretch/>
                  </pic:blipFill>
                  <pic:spPr bwMode="auto">
                    <a:xfrm>
                      <a:off x="0" y="0"/>
                      <a:ext cx="5131206" cy="3109802"/>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20A03A9C" w:rsidR="0087595F" w:rsidRDefault="0087595F" w:rsidP="00F45A26">
      <w:pPr>
        <w:pStyle w:val="TA-Normal"/>
        <w:spacing w:after="0"/>
        <w:ind w:firstLine="0"/>
        <w:jc w:val="center"/>
        <w:rPr>
          <w:lang w:val="en-ID" w:eastAsia="en-US"/>
        </w:rPr>
      </w:pPr>
      <w:r w:rsidRPr="0087595F">
        <w:rPr>
          <w:noProof/>
          <w:lang w:val="en-ID" w:eastAsia="en-US"/>
        </w:rPr>
        <w:lastRenderedPageBreak/>
        <w:drawing>
          <wp:inline distT="0" distB="0" distL="0" distR="0" wp14:anchorId="0292E4ED" wp14:editId="64C44B8A">
            <wp:extent cx="4120559" cy="2687566"/>
            <wp:effectExtent l="19050" t="19050" r="13335" b="177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5225" cy="2716699"/>
                    </a:xfrm>
                    <a:prstGeom prst="rect">
                      <a:avLst/>
                    </a:prstGeom>
                    <a:ln>
                      <a:solidFill>
                        <a:schemeClr val="tx1"/>
                      </a:solidFill>
                    </a:ln>
                  </pic:spPr>
                </pic:pic>
              </a:graphicData>
            </a:graphic>
          </wp:inline>
        </w:drawing>
      </w:r>
    </w:p>
    <w:p w14:paraId="3DF53A74" w14:textId="6699A38F" w:rsidR="0087595F" w:rsidRDefault="00F45A26" w:rsidP="00F45A26">
      <w:pPr>
        <w:pStyle w:val="TA-Caption"/>
      </w:pPr>
      <w:bookmarkStart w:id="81" w:name="_Toc115343152"/>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5</w:t>
      </w:r>
      <w:r w:rsidR="00201FB5">
        <w:fldChar w:fldCharType="end"/>
      </w:r>
      <w:r>
        <w:t xml:space="preserve"> Histogram deskriptor blok pertama</w:t>
      </w:r>
      <w:bookmarkEnd w:id="81"/>
    </w:p>
    <w:p w14:paraId="0674D8C2" w14:textId="277BA637" w:rsidR="00F45A26" w:rsidRPr="00F45A26" w:rsidRDefault="00F45A26" w:rsidP="00F45A26">
      <w:pPr>
        <w:pStyle w:val="TA-Normal"/>
        <w:ind w:firstLine="0"/>
      </w:pPr>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4091B7BD" w:rsidR="00DA5715" w:rsidRPr="00DA5715" w:rsidRDefault="00125006"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4, 2, 0, 0, 8, 1, 0, 1]</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3864FD99" w:rsidR="00DF0C22" w:rsidRDefault="00DF0C22" w:rsidP="00DF0C22">
      <w:pPr>
        <w:pStyle w:val="TA-Caption"/>
        <w:rPr>
          <w:lang w:val="en-ID" w:eastAsia="en-US"/>
        </w:rPr>
      </w:pPr>
      <w:r>
        <w:rPr>
          <w:noProof/>
        </w:rPr>
        <w:lastRenderedPageBreak/>
        <w:drawing>
          <wp:inline distT="0" distB="0" distL="0" distR="0" wp14:anchorId="36625E65" wp14:editId="57A7ABF2">
            <wp:extent cx="2823387" cy="5682950"/>
            <wp:effectExtent l="19050" t="19050" r="1524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39067" cy="5714511"/>
                    </a:xfrm>
                    <a:prstGeom prst="rect">
                      <a:avLst/>
                    </a:prstGeom>
                    <a:noFill/>
                    <a:ln>
                      <a:solidFill>
                        <a:schemeClr val="tx1"/>
                      </a:solidFill>
                    </a:ln>
                  </pic:spPr>
                </pic:pic>
              </a:graphicData>
            </a:graphic>
          </wp:inline>
        </w:drawing>
      </w:r>
    </w:p>
    <w:p w14:paraId="1561AEDA" w14:textId="7C36BCFC" w:rsidR="00DF0C22" w:rsidRDefault="00DF0C22" w:rsidP="00DF0C22">
      <w:pPr>
        <w:pStyle w:val="TA-Caption"/>
        <w:rPr>
          <w:lang w:val="en-ID" w:eastAsia="en-US"/>
        </w:rPr>
      </w:pPr>
      <w:bookmarkStart w:id="82" w:name="_Toc115343153"/>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6</w:t>
      </w:r>
      <w:r w:rsidR="00201FB5">
        <w:fldChar w:fldCharType="end"/>
      </w:r>
      <w:r>
        <w:t xml:space="preserve"> </w:t>
      </w:r>
      <w:r w:rsidRPr="00B274EF">
        <w:rPr>
          <w:i/>
          <w:iCs/>
        </w:rPr>
        <w:t>Flowchart Creating BoW Process</w:t>
      </w:r>
      <w:bookmarkEnd w:id="82"/>
    </w:p>
    <w:p w14:paraId="30A9A0F4" w14:textId="77777777" w:rsidR="00DF0C22" w:rsidRDefault="00DF0C22" w:rsidP="00CB0296">
      <w:pPr>
        <w:pStyle w:val="TA-Normal"/>
        <w:ind w:left="567" w:firstLine="567"/>
        <w:rPr>
          <w:lang w:val="en-ID" w:eastAsia="en-US"/>
        </w:rPr>
      </w:pPr>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125006"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2E125C62" w:rsidR="007358B4" w:rsidRDefault="007358B4" w:rsidP="007358B4">
      <w:pPr>
        <w:pStyle w:val="TA-Normal"/>
      </w:pPr>
      <w:r>
        <w:lastRenderedPageBreak/>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125006"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125006"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12500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12500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12500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12500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4DD66DB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Pr="00800EC9">
        <w:rPr>
          <w:i/>
          <w:iCs/>
          <w:vertAlign w:val="subscript"/>
          <w:lang w:val="en-ID" w:eastAsia="en-US"/>
        </w:rPr>
        <w:t>2</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125006"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125006"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125006"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125006"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5512D6D8" w:rsidR="00B274EF" w:rsidRDefault="00B274EF" w:rsidP="00B274EF">
      <w:pPr>
        <w:pStyle w:val="TA-Caption"/>
        <w:rPr>
          <w:lang w:val="en-ID" w:eastAsia="en-US"/>
        </w:rPr>
      </w:pPr>
      <w:r>
        <w:rPr>
          <w:noProof/>
        </w:rPr>
        <w:lastRenderedPageBreak/>
        <w:drawing>
          <wp:inline distT="0" distB="0" distL="0" distR="0" wp14:anchorId="32559E38" wp14:editId="62363818">
            <wp:extent cx="3435985" cy="4959985"/>
            <wp:effectExtent l="19050" t="19050" r="12065" b="1206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5985" cy="4959985"/>
                    </a:xfrm>
                    <a:prstGeom prst="rect">
                      <a:avLst/>
                    </a:prstGeom>
                    <a:noFill/>
                    <a:ln>
                      <a:solidFill>
                        <a:schemeClr val="tx1"/>
                      </a:solidFill>
                    </a:ln>
                  </pic:spPr>
                </pic:pic>
              </a:graphicData>
            </a:graphic>
          </wp:inline>
        </w:drawing>
      </w:r>
    </w:p>
    <w:p w14:paraId="4EC90C69" w14:textId="5C639407" w:rsidR="00B274EF" w:rsidRDefault="00B274EF" w:rsidP="00B274EF">
      <w:pPr>
        <w:pStyle w:val="TA-Caption"/>
        <w:rPr>
          <w:lang w:val="en-ID" w:eastAsia="en-US"/>
        </w:rPr>
      </w:pPr>
      <w:bookmarkStart w:id="83" w:name="_Toc115343154"/>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7</w:t>
      </w:r>
      <w:r w:rsidR="00201FB5">
        <w:fldChar w:fldCharType="end"/>
      </w:r>
      <w:r>
        <w:t xml:space="preserve"> </w:t>
      </w:r>
      <w:r w:rsidRPr="00B274EF">
        <w:rPr>
          <w:i/>
          <w:iCs/>
        </w:rPr>
        <w:t>Flowchart Creating Feature from BoW Process</w:t>
      </w:r>
      <w:bookmarkEnd w:id="83"/>
    </w:p>
    <w:p w14:paraId="79ED51BF" w14:textId="77777777" w:rsidR="00B274EF" w:rsidRDefault="00B274EF" w:rsidP="00846191">
      <w:pPr>
        <w:pStyle w:val="TA-Normal"/>
        <w:ind w:left="567" w:firstLine="567"/>
        <w:rPr>
          <w:lang w:val="en-ID" w:eastAsia="en-US"/>
        </w:rPr>
      </w:pPr>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125006"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12500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12500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12500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12500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12500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12500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0D096D6" w:rsidR="00880353" w:rsidRPr="00880353" w:rsidRDefault="00880353" w:rsidP="00880353">
      <w:pPr>
        <w:pStyle w:val="TA-Head3"/>
        <w:rPr>
          <w:bCs/>
        </w:rPr>
      </w:pPr>
      <w:bookmarkStart w:id="84" w:name="_Toc113001016"/>
      <w:r w:rsidRPr="00880353">
        <w:rPr>
          <w:bCs/>
        </w:rPr>
        <w:t xml:space="preserve">3.3.4 </w:t>
      </w:r>
      <w:r w:rsidRPr="00903367">
        <w:rPr>
          <w:bCs/>
          <w:i/>
          <w:iCs/>
        </w:rPr>
        <w:t>Feature Preprocessing</w:t>
      </w:r>
      <w:bookmarkEnd w:id="84"/>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65638BB0" w:rsidR="006A6511" w:rsidRDefault="006A6511" w:rsidP="006A6511">
      <w:pPr>
        <w:pStyle w:val="TA-Caption"/>
      </w:pPr>
      <w:r>
        <w:rPr>
          <w:noProof/>
        </w:rPr>
        <w:lastRenderedPageBreak/>
        <w:drawing>
          <wp:inline distT="0" distB="0" distL="0" distR="0" wp14:anchorId="6A20057E" wp14:editId="5C8E97D4">
            <wp:extent cx="2715293" cy="2800350"/>
            <wp:effectExtent l="19050" t="19050" r="27940"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17116" cy="2802230"/>
                    </a:xfrm>
                    <a:prstGeom prst="rect">
                      <a:avLst/>
                    </a:prstGeom>
                    <a:noFill/>
                    <a:ln>
                      <a:solidFill>
                        <a:schemeClr val="tx1"/>
                      </a:solidFill>
                    </a:ln>
                  </pic:spPr>
                </pic:pic>
              </a:graphicData>
            </a:graphic>
          </wp:inline>
        </w:drawing>
      </w:r>
    </w:p>
    <w:p w14:paraId="36F2B974" w14:textId="56594072" w:rsidR="006A6511" w:rsidRDefault="006A6511" w:rsidP="006A6511">
      <w:pPr>
        <w:pStyle w:val="TA-Caption"/>
      </w:pPr>
      <w:bookmarkStart w:id="85" w:name="_Toc115343155"/>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8</w:t>
      </w:r>
      <w:r w:rsidR="00201FB5">
        <w:fldChar w:fldCharType="end"/>
      </w:r>
      <w:r>
        <w:t xml:space="preserve"> </w:t>
      </w:r>
      <w:r w:rsidRPr="006A6511">
        <w:rPr>
          <w:i/>
          <w:iCs/>
        </w:rPr>
        <w:t>Flowchart Feature Preprocessing Process</w:t>
      </w:r>
      <w:bookmarkEnd w:id="85"/>
    </w:p>
    <w:p w14:paraId="23664ED0" w14:textId="77777777" w:rsidR="006A6511" w:rsidRPr="006A6511" w:rsidRDefault="006A6511" w:rsidP="006A6511">
      <w:pPr>
        <w:pStyle w:val="TA-Normal"/>
      </w:pP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2909FA6B" w:rsidR="000F789F" w:rsidRDefault="000F789F" w:rsidP="000F789F">
      <w:pPr>
        <w:pStyle w:val="TA-Normal"/>
        <w:ind w:left="567" w:firstLine="567"/>
      </w:pPr>
      <w:r>
        <w:t xml:space="preserve">Pada penelitian ini </w:t>
      </w:r>
      <w:r w:rsidRPr="000F789F">
        <w:rPr>
          <w:i/>
          <w:iCs/>
        </w:rPr>
        <w:t>feature scaling</w:t>
      </w:r>
      <w:r>
        <w:t xml:space="preserve"> menggunakan metode </w:t>
      </w:r>
      <w:r w:rsidRPr="000F789F">
        <w:rPr>
          <w:i/>
          <w:iCs/>
        </w:rPr>
        <w:t>standardization</w:t>
      </w:r>
      <w:r>
        <w:t xml:space="preserve"> yang </w:t>
      </w:r>
      <w:r w:rsidRPr="000F789F">
        <w:t>didasarkan</w:t>
      </w:r>
      <w:r>
        <w:t xml:space="preserve"> </w:t>
      </w:r>
      <w:r w:rsidRPr="000F789F">
        <w:t xml:space="preserve">pada </w:t>
      </w:r>
      <w:r>
        <w:t xml:space="preserve">nilai </w:t>
      </w:r>
      <w:r w:rsidRPr="000F789F">
        <w:rPr>
          <w:i/>
          <w:iCs/>
        </w:rPr>
        <w:t>mean</w:t>
      </w:r>
      <w:r>
        <w:t xml:space="preserve"> </w:t>
      </w:r>
      <w:r w:rsidRPr="000F789F">
        <w:t>dan standar</w:t>
      </w:r>
      <w:r>
        <w:t xml:space="preserve"> </w:t>
      </w:r>
      <w:r w:rsidRPr="000F789F">
        <w:t>deviasi.</w:t>
      </w:r>
      <w:r>
        <w:t xml:space="preserve"> </w:t>
      </w:r>
      <w:r w:rsidRPr="000F789F">
        <w:t>Standarisasi</w:t>
      </w:r>
      <w:r>
        <w:t xml:space="preserve"> </w:t>
      </w:r>
      <w:r w:rsidRPr="000F789F">
        <w:t>suatu</w:t>
      </w:r>
      <w:r>
        <w:t xml:space="preserve"> </w:t>
      </w:r>
      <w:r w:rsidRPr="000F789F">
        <w:t>dataset</w:t>
      </w:r>
      <w:r>
        <w:t xml:space="preserve"> </w:t>
      </w:r>
      <w:r w:rsidRPr="000F789F">
        <w:t>melibatkan</w:t>
      </w:r>
      <w:r>
        <w:t xml:space="preserve"> </w:t>
      </w:r>
      <w:r w:rsidRPr="000F789F">
        <w:t>pengubahan skala</w:t>
      </w:r>
      <w:r>
        <w:t xml:space="preserve"> </w:t>
      </w:r>
      <w:r w:rsidRPr="000F789F">
        <w:t>distribusi nilai, sehingga nilai rata-rata (</w:t>
      </w:r>
      <w:r w:rsidRPr="000F789F">
        <w:rPr>
          <w:i/>
          <w:iCs/>
        </w:rPr>
        <w:t>mean</w:t>
      </w:r>
      <w:r w:rsidRPr="000F789F">
        <w:t>) yang diamati adalah</w:t>
      </w:r>
      <w:r>
        <w:t xml:space="preserve"> </w:t>
      </w:r>
      <w:r w:rsidRPr="000F789F">
        <w:t>0 dan standar deviasi adalah 1</w:t>
      </w:r>
      <w:r>
        <w:t>.</w:t>
      </w:r>
      <w:r w:rsidR="00B51F10">
        <w:t xml:space="preserve"> </w:t>
      </w:r>
      <w:r w:rsidR="005C2F2C">
        <w:t xml:space="preserve">Perhitungan tersebut menggunakan Rumus 2.14 untuk menghitung nilai standar deviasi dan Rumus 2.15 untuk menghitung nilai data baru hasil standarisasi. Sebagai contoh diambil sampel </w:t>
      </w:r>
      <m:oMath>
        <m:r>
          <w:rPr>
            <w:rFonts w:ascii="Cambria Math" w:hAnsi="Cambria Math"/>
          </w:rPr>
          <m:t>x =[7,3,2,6,7,2,1,0,8]</m:t>
        </m:r>
      </m:oMath>
      <w:r w:rsidR="005C2F2C">
        <w:t>.</w:t>
      </w:r>
    </w:p>
    <w:p w14:paraId="7576DA10" w14:textId="08A75509" w:rsidR="001B6461" w:rsidRPr="001B6461" w:rsidRDefault="0012500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ean</m:t>
              </m:r>
            </m:sub>
          </m:sSub>
          <m:r>
            <w:rPr>
              <w:rFonts w:ascii="Cambria Math" w:hAnsi="Cambria Math"/>
            </w:rPr>
            <m:t xml:space="preserve">= </m:t>
          </m:r>
          <m:f>
            <m:fPr>
              <m:ctrlPr>
                <w:rPr>
                  <w:rFonts w:ascii="Cambria Math" w:hAnsi="Cambria Math"/>
                  <w:i/>
                </w:rPr>
              </m:ctrlPr>
            </m:fPr>
            <m:num>
              <m:r>
                <w:rPr>
                  <w:rFonts w:ascii="Cambria Math" w:hAnsi="Cambria Math"/>
                </w:rPr>
                <m:t>7+3+2+6+7+2+1+0+8</m:t>
              </m:r>
            </m:num>
            <m:den>
              <m:r>
                <w:rPr>
                  <w:rFonts w:ascii="Cambria Math" w:hAnsi="Cambria Math"/>
                </w:rPr>
                <m:t>9</m:t>
              </m:r>
            </m:den>
          </m:f>
          <m:r>
            <w:rPr>
              <w:rFonts w:ascii="Cambria Math" w:hAnsi="Cambria Math"/>
            </w:rPr>
            <m:t>=4</m:t>
          </m:r>
        </m:oMath>
      </m:oMathPara>
    </w:p>
    <w:p w14:paraId="64AD5D0B" w14:textId="16560E9E" w:rsidR="001B6461" w:rsidRPr="001B6461" w:rsidRDefault="0012500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m:oMathPara>
    </w:p>
    <w:p w14:paraId="1B933DFD" w14:textId="68016D01" w:rsidR="005C2F2C" w:rsidRPr="001B6461" w:rsidRDefault="0012500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9</m:t>
                  </m:r>
                  <m:r>
                    <m:rPr>
                      <m:sty m:val="p"/>
                    </m:rPr>
                    <w:rPr>
                      <w:rFonts w:ascii="Cambria Math" w:hAnsi="Cambria Math"/>
                    </w:rPr>
                    <m:t>-1</m:t>
                  </m:r>
                </m:den>
              </m:f>
              <m:r>
                <w:rPr>
                  <w:rFonts w:ascii="Cambria Math" w:hAnsi="Cambria Math"/>
                </w:rPr>
                <m:t>×</m:t>
              </m:r>
              <m:sSup>
                <m:sSupPr>
                  <m:ctrlPr>
                    <w:rPr>
                      <w:rFonts w:ascii="Cambria Math" w:hAnsi="Cambria Math"/>
                    </w:rPr>
                  </m:ctrlPr>
                </m:sSupPr>
                <m:e>
                  <m:r>
                    <m:rPr>
                      <m:sty m:val="p"/>
                    </m:rPr>
                    <w:rPr>
                      <w:rFonts w:ascii="Cambria Math" w:hAnsi="Cambria Math"/>
                    </w:rPr>
                    <m:t>(7-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3-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8-4)</m:t>
                  </m:r>
                </m:e>
                <m:sup>
                  <m:r>
                    <w:rPr>
                      <w:rFonts w:ascii="Cambria Math" w:hAnsi="Cambria Math"/>
                    </w:rPr>
                    <m:t>2</m:t>
                  </m:r>
                </m:sup>
              </m:sSup>
            </m:e>
          </m:rad>
        </m:oMath>
      </m:oMathPara>
    </w:p>
    <w:p w14:paraId="06B649E8" w14:textId="343247BF" w:rsidR="001B6461" w:rsidRPr="001B6461" w:rsidRDefault="0012500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72</m:t>
                  </m:r>
                </m:num>
                <m:den>
                  <m:r>
                    <w:rPr>
                      <w:rFonts w:ascii="Cambria Math" w:hAnsi="Cambria Math"/>
                    </w:rPr>
                    <m:t>8</m:t>
                  </m:r>
                </m:den>
              </m:f>
            </m:e>
          </m:rad>
          <m:r>
            <w:rPr>
              <w:rFonts w:ascii="Cambria Math" w:hAnsi="Cambria Math"/>
            </w:rPr>
            <m:t>=</m:t>
          </m:r>
          <m:rad>
            <m:radPr>
              <m:degHide m:val="1"/>
              <m:ctrlPr>
                <w:rPr>
                  <w:rFonts w:ascii="Cambria Math" w:hAnsi="Cambria Math"/>
                  <w:i/>
                </w:rPr>
              </m:ctrlPr>
            </m:radPr>
            <m:deg/>
            <m:e>
              <m:r>
                <w:rPr>
                  <w:rFonts w:ascii="Cambria Math" w:hAnsi="Cambria Math"/>
                </w:rPr>
                <m:t>9</m:t>
              </m:r>
            </m:e>
          </m:rad>
        </m:oMath>
      </m:oMathPara>
    </w:p>
    <w:p w14:paraId="133DC2A1" w14:textId="31CAF038" w:rsidR="001B6461" w:rsidRPr="001B6461" w:rsidRDefault="0012500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
            <w:rPr>
              <w:rFonts w:ascii="Cambria Math" w:hAnsi="Cambria Math"/>
            </w:rPr>
            <m:t>3</m:t>
          </m:r>
        </m:oMath>
      </m:oMathPara>
    </w:p>
    <w:p w14:paraId="4A96BB07" w14:textId="331687C6" w:rsidR="001B6461" w:rsidRPr="001B6461" w:rsidRDefault="001B6461" w:rsidP="000F789F">
      <w:pPr>
        <w:pStyle w:val="TA-Normal"/>
        <w:ind w:left="567" w:firstLine="567"/>
      </w:pPr>
      <w:r>
        <w:t xml:space="preserve">Kemudian setelah mendapatkan nilai standar deviasi, maka perhitungan </w:t>
      </w:r>
      <w:r w:rsidRPr="001B6461">
        <w:rPr>
          <w:i/>
          <w:iCs/>
        </w:rPr>
        <w:t>standardization</w:t>
      </w:r>
      <w:r>
        <w:t xml:space="preserve"> sudah dapat dilakukan seperti berikut.</w:t>
      </w:r>
    </w:p>
    <w:p w14:paraId="09057633" w14:textId="60D89ED3" w:rsidR="001B6461" w:rsidRPr="00321975" w:rsidRDefault="0012500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m:oMathPara>
    </w:p>
    <w:p w14:paraId="7151EA67" w14:textId="74791E02" w:rsidR="00321975" w:rsidRPr="00440913" w:rsidRDefault="0012500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4</m:t>
              </m:r>
            </m:num>
            <m:den>
              <m:r>
                <m:rPr>
                  <m:sty m:val="p"/>
                </m:rPr>
                <w:rPr>
                  <w:rFonts w:ascii="Cambria Math" w:hAnsi="Cambria Math"/>
                </w:rPr>
                <m:t>3</m:t>
              </m:r>
            </m:den>
          </m:f>
          <m:r>
            <w:rPr>
              <w:rFonts w:ascii="Cambria Math" w:hAnsi="Cambria Math"/>
            </w:rPr>
            <m:t>=1</m:t>
          </m:r>
        </m:oMath>
      </m:oMathPara>
    </w:p>
    <w:p w14:paraId="5C61DDBF" w14:textId="75CC2F0F" w:rsidR="00440913" w:rsidRPr="00440913" w:rsidRDefault="00125006"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4</m:t>
              </m:r>
            </m:num>
            <m:den>
              <m:r>
                <m:rPr>
                  <m:sty m:val="p"/>
                </m:rPr>
                <w:rPr>
                  <w:rFonts w:ascii="Cambria Math" w:hAnsi="Cambria Math"/>
                </w:rPr>
                <m:t>3</m:t>
              </m:r>
            </m:den>
          </m:f>
          <m:r>
            <w:rPr>
              <w:rFonts w:ascii="Cambria Math" w:hAnsi="Cambria Math"/>
            </w:rPr>
            <m:t>=-0,333</m:t>
          </m:r>
        </m:oMath>
      </m:oMathPara>
    </w:p>
    <w:p w14:paraId="3CC2B56B" w14:textId="691D237C" w:rsidR="00440913" w:rsidRDefault="00440913" w:rsidP="000F789F">
      <w:pPr>
        <w:pStyle w:val="TA-Normal"/>
        <w:ind w:left="567" w:firstLine="567"/>
      </w:pPr>
      <w:r>
        <w:t>…</w:t>
      </w:r>
    </w:p>
    <w:p w14:paraId="1DE7358C" w14:textId="20E9829E" w:rsidR="00440913" w:rsidRPr="00440913" w:rsidRDefault="0012500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4</m:t>
              </m:r>
            </m:num>
            <m:den>
              <m:r>
                <m:rPr>
                  <m:sty m:val="p"/>
                </m:rPr>
                <w:rPr>
                  <w:rFonts w:ascii="Cambria Math" w:hAnsi="Cambria Math"/>
                </w:rPr>
                <m:t>3</m:t>
              </m:r>
            </m:den>
          </m:f>
          <m:r>
            <w:rPr>
              <w:rFonts w:ascii="Cambria Math" w:hAnsi="Cambria Math"/>
            </w:rPr>
            <m:t>=1,333</m:t>
          </m:r>
        </m:oMath>
      </m:oMathPara>
    </w:p>
    <w:p w14:paraId="4C5BADF0" w14:textId="311201F7" w:rsidR="00321975" w:rsidRPr="005C2F2C" w:rsidRDefault="00440913" w:rsidP="000F789F">
      <w:pPr>
        <w:pStyle w:val="TA-Normal"/>
        <w:ind w:left="567" w:firstLine="567"/>
      </w:pPr>
      <w:r>
        <w:t xml:space="preserve">Setelah semuanya dilakukan perhitungan </w:t>
      </w:r>
      <w:r w:rsidRPr="00440913">
        <w:rPr>
          <w:i/>
          <w:iCs/>
        </w:rPr>
        <w:t>standardization</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 -0.333,-0.667, 0.667, 1, -0.667, 1, -1.333, 1.333]</m:t>
        </m:r>
      </m:oMath>
      <w:r>
        <w:t xml:space="preserve">. Nilai </w:t>
      </w:r>
      <w:r w:rsidRPr="00440913">
        <w:rPr>
          <w:i/>
          <w:iCs/>
        </w:rPr>
        <w:t>x</w:t>
      </w:r>
      <w:r>
        <w:t xml:space="preserve"> yang baru tersebut dapat dibuktikan bahwa akan menghasilkan nilai 0 pada rata-rata dan menghasilkan nilai 1 pada standar deviasi.</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6" w:name="_Toc113001017"/>
      <w:r>
        <w:t xml:space="preserve">3.4. </w:t>
      </w:r>
      <w:r w:rsidRPr="00A936D1">
        <w:rPr>
          <w:i/>
          <w:iCs/>
        </w:rPr>
        <w:t>Modelling</w:t>
      </w:r>
      <w:bookmarkEnd w:id="86"/>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7" w:name="_Toc113001018"/>
      <w:r>
        <w:t>3.4.1. Pelatihan Model SVM</w:t>
      </w:r>
      <w:bookmarkEnd w:id="87"/>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w:t>
      </w:r>
      <w:r w:rsidR="004A7E87">
        <w:lastRenderedPageBreak/>
        <w:t xml:space="preserve">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77B0CA65" w:rsidR="005729F9" w:rsidRPr="007E0EFD" w:rsidRDefault="007E0EFD" w:rsidP="007E0EFD">
      <w:pPr>
        <w:pStyle w:val="TA-Caption"/>
      </w:pPr>
      <w:r w:rsidRPr="007E0EFD">
        <w:rPr>
          <w:noProof/>
        </w:rPr>
        <w:drawing>
          <wp:inline distT="0" distB="0" distL="0" distR="0" wp14:anchorId="22E230C6" wp14:editId="59B45F17">
            <wp:extent cx="4194641" cy="4141470"/>
            <wp:effectExtent l="19050" t="19050" r="15875"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97190" cy="4143987"/>
                    </a:xfrm>
                    <a:prstGeom prst="rect">
                      <a:avLst/>
                    </a:prstGeom>
                    <a:noFill/>
                    <a:ln>
                      <a:solidFill>
                        <a:schemeClr val="tx1"/>
                      </a:solidFill>
                    </a:ln>
                  </pic:spPr>
                </pic:pic>
              </a:graphicData>
            </a:graphic>
          </wp:inline>
        </w:drawing>
      </w:r>
    </w:p>
    <w:p w14:paraId="54518B1D" w14:textId="2345DD9C" w:rsidR="007E0EFD" w:rsidRPr="007E0EFD" w:rsidRDefault="007E0EFD" w:rsidP="007E0EFD">
      <w:pPr>
        <w:pStyle w:val="TA-Caption"/>
      </w:pPr>
      <w:bookmarkStart w:id="88" w:name="_Toc115343156"/>
      <w:r w:rsidRPr="007E0EFD">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19</w:t>
      </w:r>
      <w:r w:rsidR="00201FB5">
        <w:fldChar w:fldCharType="end"/>
      </w:r>
      <w:r w:rsidRPr="007E0EFD">
        <w:t xml:space="preserve"> </w:t>
      </w:r>
      <w:r w:rsidRPr="00B274EF">
        <w:rPr>
          <w:i/>
          <w:iCs/>
        </w:rPr>
        <w:t>Flowchart SVM Process</w:t>
      </w:r>
      <w:bookmarkEnd w:id="88"/>
    </w:p>
    <w:p w14:paraId="54446938" w14:textId="77777777" w:rsidR="005729F9" w:rsidRDefault="005729F9" w:rsidP="00EC0E6F">
      <w:pPr>
        <w:pStyle w:val="TA-Normal"/>
      </w:pPr>
    </w:p>
    <w:p w14:paraId="03D88838" w14:textId="2DC5DCA8"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7.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2327C7A7" w:rsidR="0034014B" w:rsidRDefault="0034014B" w:rsidP="0034014B">
      <w:pPr>
        <w:pStyle w:val="TA-Caption"/>
      </w:pPr>
      <w:bookmarkStart w:id="89" w:name="_Toc115343104"/>
      <w:r>
        <w:lastRenderedPageBreak/>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1</w:t>
      </w:r>
      <w:r w:rsidR="00825659">
        <w:fldChar w:fldCharType="end"/>
      </w:r>
      <w:r>
        <w:t xml:space="preserve"> Matriks Hasil Kernel RBF</w:t>
      </w:r>
      <w:bookmarkEnd w:id="89"/>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5E85A05" w14:textId="77777777" w:rsidR="003F35CD" w:rsidRDefault="003F35CD" w:rsidP="003F35CD">
      <w:pPr>
        <w:pStyle w:val="TA-Normal"/>
        <w:rPr>
          <w:lang w:val="en-ID" w:eastAsia="en-US"/>
        </w:rPr>
      </w:pPr>
    </w:p>
    <w:p w14:paraId="234594D8" w14:textId="546493C4" w:rsidR="003F35CD" w:rsidRDefault="005832D2" w:rsidP="003F35CD">
      <w:pPr>
        <w:pStyle w:val="TA-Normal"/>
        <w:rPr>
          <w:lang w:val="en-ID" w:eastAsia="en-US"/>
        </w:rPr>
      </w:pPr>
      <w:r>
        <w:rPr>
          <w:lang w:val="en-ID" w:eastAsia="en-US"/>
        </w:rPr>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8.</w:t>
      </w:r>
    </w:p>
    <w:p w14:paraId="6A03BEB8" w14:textId="3333538D" w:rsidR="00305911" w:rsidRPr="00305911" w:rsidRDefault="00125006"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125006"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125006"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1CCD0242" w:rsidR="00B40F6A" w:rsidRDefault="00B40F6A" w:rsidP="00B40F6A">
      <w:pPr>
        <w:pStyle w:val="TA-Caption"/>
        <w:rPr>
          <w:lang w:val="en-ID" w:eastAsia="en-US"/>
        </w:rPr>
      </w:pPr>
      <w:bookmarkStart w:id="90" w:name="_Toc115343105"/>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2</w:t>
      </w:r>
      <w:r w:rsidR="00825659">
        <w:fldChar w:fldCharType="end"/>
      </w:r>
      <w:r>
        <w:t xml:space="preserve"> Hasil Perhitungan Matriks Hessian</w:t>
      </w:r>
      <w:bookmarkEnd w:id="90"/>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4CC26D5" w14:textId="77777777" w:rsidR="00B40F6A" w:rsidRDefault="00B40F6A" w:rsidP="003F35CD">
      <w:pPr>
        <w:pStyle w:val="TA-Normal"/>
        <w:rPr>
          <w:lang w:val="en-ID" w:eastAsia="en-US"/>
        </w:rPr>
      </w:pPr>
    </w:p>
    <w:p w14:paraId="6E462DF0" w14:textId="523C0037"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9. seperti berikut.</w:t>
      </w:r>
    </w:p>
    <w:p w14:paraId="05004C6E" w14:textId="7BFD69D6" w:rsidR="00B40F6A" w:rsidRPr="00B40F6A" w:rsidRDefault="00125006"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125006"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125006"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28921A36" w:rsidR="00FC6F48" w:rsidRDefault="00FC6F48" w:rsidP="00FC6F48">
      <w:pPr>
        <w:pStyle w:val="TA-Caption"/>
        <w:rPr>
          <w:lang w:val="en-ID" w:eastAsia="en-US"/>
        </w:rPr>
      </w:pPr>
      <w:bookmarkStart w:id="91" w:name="_Toc115343106"/>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3</w:t>
      </w:r>
      <w:r w:rsidR="00825659">
        <w:fldChar w:fldCharType="end"/>
      </w:r>
      <w:r>
        <w:t xml:space="preserve"> Hasil Perhitungan </w:t>
      </w:r>
      <w:r w:rsidRPr="00FC6F48">
        <w:rPr>
          <w:i/>
          <w:iCs/>
        </w:rPr>
        <w:t>Error</w:t>
      </w:r>
      <w:bookmarkEnd w:id="91"/>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20148911" w14:textId="77777777" w:rsidR="00FC6F48" w:rsidRPr="00B40F6A" w:rsidRDefault="00FC6F48" w:rsidP="003F35CD">
      <w:pPr>
        <w:pStyle w:val="TA-Normal"/>
        <w:rPr>
          <w:lang w:val="en-ID" w:eastAsia="en-US"/>
        </w:rPr>
      </w:pPr>
    </w:p>
    <w:p w14:paraId="76D6A63C" w14:textId="6B0AD77B"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20 sebagai berikut.</w:t>
      </w:r>
    </w:p>
    <w:p w14:paraId="6801428A" w14:textId="693CDC62" w:rsidR="006115FC" w:rsidRPr="006115FC" w:rsidRDefault="00125006"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12500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12500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12500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125006"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9204306" w14:textId="15B82ED9" w:rsidR="001257AE" w:rsidRDefault="001257AE" w:rsidP="003F35CD">
      <w:pPr>
        <w:pStyle w:val="TA-Normal"/>
        <w:rPr>
          <w:lang w:val="en-ID" w:eastAsia="en-US"/>
        </w:rPr>
      </w:pPr>
    </w:p>
    <w:p w14:paraId="62AC372D" w14:textId="290A2F0D" w:rsidR="001257AE" w:rsidRDefault="001257AE" w:rsidP="001257AE">
      <w:pPr>
        <w:pStyle w:val="TA-Caption"/>
        <w:rPr>
          <w:lang w:val="en-ID" w:eastAsia="en-US"/>
        </w:rPr>
      </w:pPr>
      <w:bookmarkStart w:id="92" w:name="_Toc115343107"/>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4</w:t>
      </w:r>
      <w:r w:rsidR="00825659">
        <w:fldChar w:fldCharType="end"/>
      </w:r>
      <w:r>
        <w:t xml:space="preserve"> Hasil Perhitungan</w:t>
      </w:r>
      <w:r>
        <w:rPr>
          <w:noProof/>
        </w:rPr>
        <w:t xml:space="preserve"> Delta Alfa</w:t>
      </w:r>
      <w:bookmarkEnd w:id="92"/>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7FB1EE10" w14:textId="77777777" w:rsidR="001257AE" w:rsidRDefault="001257AE" w:rsidP="003F35CD">
      <w:pPr>
        <w:pStyle w:val="TA-Normal"/>
        <w:rPr>
          <w:lang w:val="en-ID" w:eastAsia="en-US"/>
        </w:rPr>
      </w:pPr>
    </w:p>
    <w:p w14:paraId="35810DD8" w14:textId="17DB0D69"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1 berikut.</w:t>
      </w:r>
    </w:p>
    <w:p w14:paraId="499E2D57" w14:textId="66EED003" w:rsidR="00DA5779" w:rsidRPr="00DA5779" w:rsidRDefault="00125006"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125006"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125006"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0E51CE52" w:rsidR="00324DCF" w:rsidRDefault="00324DCF" w:rsidP="00324DCF">
      <w:pPr>
        <w:pStyle w:val="TA-Caption"/>
        <w:rPr>
          <w:lang w:val="en-ID" w:eastAsia="en-US"/>
        </w:rPr>
      </w:pPr>
      <w:bookmarkStart w:id="93" w:name="_Toc115343108"/>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5</w:t>
      </w:r>
      <w:r w:rsidR="00825659">
        <w:fldChar w:fldCharType="end"/>
      </w:r>
      <w:r>
        <w:t xml:space="preserve"> Hasil Perhitungan Pembaruan Alfa</w:t>
      </w:r>
      <w:bookmarkEnd w:id="93"/>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29CD4B8B" w14:textId="77777777" w:rsidR="00324DCF" w:rsidRDefault="00324DCF" w:rsidP="003F35CD">
      <w:pPr>
        <w:pStyle w:val="TA-Normal"/>
        <w:rPr>
          <w:lang w:val="en-ID" w:eastAsia="en-US"/>
        </w:rPr>
      </w:pPr>
    </w:p>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2470E1C9" w14:textId="77777777" w:rsidR="002F07E8" w:rsidRDefault="002F07E8" w:rsidP="003F35CD">
      <w:pPr>
        <w:pStyle w:val="TA-Normal"/>
      </w:pPr>
    </w:p>
    <w:p w14:paraId="663807EF" w14:textId="00C5F4D5" w:rsidR="00005316" w:rsidRDefault="00005316" w:rsidP="00005316">
      <w:pPr>
        <w:pStyle w:val="TA-Caption"/>
        <w:rPr>
          <w:lang w:val="en-ID" w:eastAsia="en-US"/>
        </w:rPr>
      </w:pPr>
      <w:bookmarkStart w:id="94" w:name="_Toc115343109"/>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6</w:t>
      </w:r>
      <w:r w:rsidR="00825659">
        <w:fldChar w:fldCharType="end"/>
      </w:r>
      <w:r>
        <w:t xml:space="preserve"> Hasil Perhitungan Pembaruan Alfa Iterasi Kedua</w:t>
      </w:r>
      <w:bookmarkEnd w:id="94"/>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0A7B23E4"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34244548" w14:textId="1E40D0FA" w:rsidR="00005316" w:rsidRDefault="00005316" w:rsidP="00005316">
      <w:pPr>
        <w:pStyle w:val="TA-Caption"/>
        <w:rPr>
          <w:lang w:val="en-ID" w:eastAsia="en-US"/>
        </w:rPr>
      </w:pPr>
      <w:bookmarkStart w:id="95" w:name="_Toc115343110"/>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7</w:t>
      </w:r>
      <w:r w:rsidR="00825659">
        <w:fldChar w:fldCharType="end"/>
      </w:r>
      <w:r>
        <w:t xml:space="preserve"> Hasil Akhir Perhitungan Pembaruan Alfa</w:t>
      </w:r>
      <w:bookmarkEnd w:id="95"/>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6BADDB49" w:rsidR="006D0FD2" w:rsidRDefault="005625D7" w:rsidP="00481C46">
      <w:pPr>
        <w:pStyle w:val="TA-Normal"/>
      </w:pPr>
      <w:r>
        <w:rPr>
          <w:lang w:val="en-ID" w:eastAsia="en-US"/>
        </w:rPr>
        <w:t xml:space="preserve">Setelah mendapatkan nilai akhir alfa, selanjutnya dilakukan perhitungan nilai bias dengan menggunakan Rumus 2.22.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6" w:name="_Hlk112674820"/>
              <m:r>
                <w:rPr>
                  <w:rFonts w:ascii="Cambria Math" w:hAnsi="Cambria Math"/>
                </w:rPr>
                <m:t>×</m:t>
              </m:r>
              <w:bookmarkEnd w:id="96"/>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w:lastRenderedPageBreak/>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187A291F"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6F32622" w14:textId="517EC85F" w:rsidR="00481C46" w:rsidRPr="00375584" w:rsidRDefault="00481C46"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105CB6D7" w:rsidR="00D739EB" w:rsidRPr="00D739EB" w:rsidRDefault="00D739EB" w:rsidP="00D739EB">
      <w:pPr>
        <w:pStyle w:val="TA-Caption"/>
        <w:rPr>
          <w:lang w:eastAsia="en-US"/>
        </w:rPr>
      </w:pPr>
      <w:bookmarkStart w:id="97" w:name="_Toc115343111"/>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8</w:t>
      </w:r>
      <w:r w:rsidR="00825659">
        <w:fldChar w:fldCharType="end"/>
      </w:r>
      <w:r>
        <w:t xml:space="preserve"> Hasil Perhitungan Kernel Data </w:t>
      </w:r>
      <w:r w:rsidRPr="00D739EB">
        <w:rPr>
          <w:i/>
          <w:iCs/>
        </w:rPr>
        <w:t>Testing</w:t>
      </w:r>
      <w:bookmarkEnd w:id="97"/>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7FA51AD5" w14:textId="24AAA1CD" w:rsidR="00481C46" w:rsidRDefault="00481C46" w:rsidP="003F35CD">
      <w:pPr>
        <w:pStyle w:val="TA-Normal"/>
        <w:rPr>
          <w:lang w:val="en-ID" w:eastAsia="en-US"/>
        </w:rPr>
      </w:pPr>
    </w:p>
    <w:p w14:paraId="410DEFC4" w14:textId="7CF28D5D" w:rsidR="00D739EB" w:rsidRDefault="00FA59F3" w:rsidP="003F35CD">
      <w:pPr>
        <w:pStyle w:val="TA-Normal"/>
      </w:pPr>
      <w:r>
        <w:t>Setelah mendapatkan nilai masing-masing kernel kemudian dilakukan klasifikasi data dengan menggunakan Rumus 2.23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SVM Multiclass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8" w:name="_Toc113001019"/>
      <w:r>
        <w:lastRenderedPageBreak/>
        <w:t>3.4.2. Optimasi Model</w:t>
      </w:r>
      <w:bookmarkEnd w:id="98"/>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37022C99" w:rsidR="00742B5D" w:rsidRDefault="00742B5D" w:rsidP="00742B5D">
      <w:pPr>
        <w:pStyle w:val="TA-Caption"/>
      </w:pPr>
      <w:bookmarkStart w:id="99" w:name="_Toc115343112"/>
      <w:r>
        <w:t xml:space="preserve">Tabel </w:t>
      </w:r>
      <w:r w:rsidR="00825659">
        <w:fldChar w:fldCharType="begin"/>
      </w:r>
      <w:r w:rsidR="00825659">
        <w:instrText xml:space="preserve"> STYLEREF 1 \s </w:instrText>
      </w:r>
      <w:r w:rsidR="00825659">
        <w:fldChar w:fldCharType="separate"/>
      </w:r>
      <w:r w:rsidR="00305375">
        <w:rPr>
          <w:noProof/>
        </w:rPr>
        <w:t>3</w:t>
      </w:r>
      <w:r w:rsidR="00825659">
        <w:fldChar w:fldCharType="end"/>
      </w:r>
      <w:r w:rsidR="00825659">
        <w:t>.</w:t>
      </w:r>
      <w:r w:rsidR="00825659">
        <w:fldChar w:fldCharType="begin"/>
      </w:r>
      <w:r w:rsidR="00825659">
        <w:instrText xml:space="preserve"> SEQ Tabel \* ARABIC \s 1 </w:instrText>
      </w:r>
      <w:r w:rsidR="00825659">
        <w:fldChar w:fldCharType="separate"/>
      </w:r>
      <w:r w:rsidR="00305375">
        <w:rPr>
          <w:noProof/>
        </w:rPr>
        <w:t>19</w:t>
      </w:r>
      <w:r w:rsidR="00825659">
        <w:fldChar w:fldCharType="end"/>
      </w:r>
      <w:r>
        <w:t xml:space="preserve"> Parameter Optimasi Model</w:t>
      </w:r>
      <w:bookmarkEnd w:id="99"/>
    </w:p>
    <w:tbl>
      <w:tblPr>
        <w:tblW w:w="8080" w:type="dxa"/>
        <w:jc w:val="center"/>
        <w:tblLook w:val="04A0" w:firstRow="1" w:lastRow="0" w:firstColumn="1" w:lastColumn="0" w:noHBand="0" w:noVBand="1"/>
      </w:tblPr>
      <w:tblGrid>
        <w:gridCol w:w="960"/>
        <w:gridCol w:w="960"/>
        <w:gridCol w:w="1660"/>
        <w:gridCol w:w="4500"/>
      </w:tblGrid>
      <w:tr w:rsidR="00742B5D" w:rsidRPr="00742B5D" w14:paraId="0344DABF" w14:textId="77777777" w:rsidTr="00742B5D">
        <w:trPr>
          <w:trHeight w:val="22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059AA394" w:rsidR="00742B5D" w:rsidRPr="00742B5D" w:rsidRDefault="00742B5D"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742B5D" w:rsidRPr="00742B5D" w:rsidRDefault="00742B5D" w:rsidP="00742B5D">
            <w:pPr>
              <w:pStyle w:val="TA-TextTabel"/>
              <w:jc w:val="center"/>
              <w:rPr>
                <w:b/>
                <w:bCs/>
              </w:rPr>
            </w:pPr>
            <w:r w:rsidRPr="00742B5D">
              <w:rPr>
                <w:b/>
                <w:bCs/>
              </w:rPr>
              <w:t>K</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742B5D" w:rsidRPr="00742B5D" w:rsidRDefault="00742B5D" w:rsidP="00742B5D">
            <w:pPr>
              <w:pStyle w:val="TA-TextTabel"/>
              <w:jc w:val="center"/>
              <w:rPr>
                <w:b/>
                <w:bCs/>
              </w:rPr>
            </w:pPr>
            <w:r w:rsidRPr="00742B5D">
              <w:rPr>
                <w:b/>
                <w:bCs/>
              </w:rPr>
              <w:t>C</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742B5D" w:rsidRPr="00742B5D" w:rsidRDefault="00742B5D" w:rsidP="00742B5D">
            <w:pPr>
              <w:pStyle w:val="TA-TextTabel"/>
              <w:jc w:val="center"/>
              <w:rPr>
                <w:b/>
                <w:bCs/>
              </w:rPr>
            </w:pPr>
            <w:r w:rsidRPr="00742B5D">
              <w:rPr>
                <w:b/>
                <w:bCs/>
              </w:rPr>
              <w:t>G</w:t>
            </w:r>
          </w:p>
        </w:tc>
      </w:tr>
      <w:tr w:rsidR="00DF7303" w:rsidRPr="00742B5D" w14:paraId="4B508590"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48937AF0" w:rsidR="00DF7303" w:rsidRPr="00742B5D" w:rsidRDefault="00DF7303" w:rsidP="00DF7303">
            <w:pPr>
              <w:pStyle w:val="TA-TextTabel"/>
              <w:jc w:val="center"/>
            </w:pPr>
            <w:r w:rsidRPr="00742B5D">
              <w:t>128</w:t>
            </w:r>
            <w:r w:rsidR="00ED50FF">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28D9EC71" w14:textId="7DD0B4B9" w:rsidR="00DF7303" w:rsidRPr="00DF7303" w:rsidRDefault="00DF7303" w:rsidP="00DF7303">
            <w:pPr>
              <w:pStyle w:val="TA-TextTabel"/>
              <w:jc w:val="center"/>
            </w:pPr>
            <w:r w:rsidRPr="00DF7303">
              <w:t>['auto', 0.0039, 0.0047, 0.0063, 0.0071]</w:t>
            </w:r>
          </w:p>
        </w:tc>
      </w:tr>
      <w:tr w:rsidR="00DF7303" w:rsidRPr="00742B5D" w14:paraId="579B9A0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CB5DAE7" w14:textId="2E6CB37A" w:rsidR="00DF7303" w:rsidRPr="00DF7303" w:rsidRDefault="00DF7303" w:rsidP="00DF7303">
            <w:pPr>
              <w:pStyle w:val="TA-TextTabel"/>
              <w:jc w:val="center"/>
            </w:pPr>
            <w:r w:rsidRPr="00DF7303">
              <w:t>['auto', 0.0024, 0.0032, 0.0048, 0.0056]</w:t>
            </w:r>
          </w:p>
        </w:tc>
      </w:tr>
      <w:tr w:rsidR="00DF7303" w:rsidRPr="00742B5D" w14:paraId="091BB35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1064898" w14:textId="51C61FE8" w:rsidR="00DF7303" w:rsidRPr="00DF7303" w:rsidRDefault="00DF7303" w:rsidP="00DF7303">
            <w:pPr>
              <w:pStyle w:val="TA-TextTabel"/>
              <w:jc w:val="center"/>
            </w:pPr>
            <w:r w:rsidRPr="00DF7303">
              <w:t>['auto', 0.001, 0.0015, 0.0025, 0.003]</w:t>
            </w:r>
          </w:p>
        </w:tc>
      </w:tr>
      <w:tr w:rsidR="00DF7303" w:rsidRPr="00742B5D" w14:paraId="2716510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D1483EF" w14:textId="2843086D" w:rsidR="00DF7303" w:rsidRPr="00DF7303" w:rsidRDefault="00DF7303" w:rsidP="00DF7303">
            <w:pPr>
              <w:pStyle w:val="TA-TextTabel"/>
              <w:jc w:val="center"/>
            </w:pPr>
            <w:r w:rsidRPr="00DF7303">
              <w:t>['auto', 0.00090, 0.00095, 0.0018, 0.0023]</w:t>
            </w:r>
          </w:p>
        </w:tc>
      </w:tr>
      <w:tr w:rsidR="00DF7303" w:rsidRPr="00742B5D" w14:paraId="2A9F2B3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6F7C722" w14:textId="57F0BB40" w:rsidR="00DF7303" w:rsidRPr="00DF7303" w:rsidRDefault="00DF7303" w:rsidP="00DF7303">
            <w:pPr>
              <w:pStyle w:val="TA-TextTabel"/>
              <w:jc w:val="center"/>
            </w:pPr>
            <w:r w:rsidRPr="00DF7303">
              <w:t>['auto', 0.00090, 0.00095, 0.0015, 0.0020]</w:t>
            </w:r>
          </w:p>
        </w:tc>
      </w:tr>
      <w:tr w:rsidR="00DF7303" w:rsidRPr="00742B5D" w14:paraId="6C26DDD2"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39F2F6FF" w:rsidR="00DF7303" w:rsidRPr="00742B5D" w:rsidRDefault="00DF7303" w:rsidP="00DF7303">
            <w:pPr>
              <w:pStyle w:val="TA-TextTabel"/>
              <w:jc w:val="center"/>
            </w:pPr>
            <w:r w:rsidRPr="00742B5D">
              <w:t>160</w:t>
            </w:r>
            <w:r w:rsidR="00ED50FF">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1DCA1225" w14:textId="14B86561" w:rsidR="00DF7303" w:rsidRPr="00DF7303" w:rsidRDefault="00DF7303" w:rsidP="00DF7303">
            <w:pPr>
              <w:pStyle w:val="TA-TextTabel"/>
              <w:jc w:val="center"/>
            </w:pPr>
            <w:r w:rsidRPr="00DF7303">
              <w:t>['auto', 0.0039, 0.0047, 0.0063, 0.0071]</w:t>
            </w:r>
          </w:p>
        </w:tc>
      </w:tr>
      <w:tr w:rsidR="00DF7303" w:rsidRPr="00742B5D" w14:paraId="1E49C5BE"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9460565" w14:textId="4458541B" w:rsidR="00DF7303" w:rsidRPr="00DF7303" w:rsidRDefault="00DF7303" w:rsidP="00DF7303">
            <w:pPr>
              <w:pStyle w:val="TA-TextTabel"/>
              <w:jc w:val="center"/>
            </w:pPr>
            <w:r w:rsidRPr="00DF7303">
              <w:t>['auto', 0.0024, 0.0032, 0.0048, 0.0056]</w:t>
            </w:r>
          </w:p>
        </w:tc>
      </w:tr>
      <w:tr w:rsidR="00DF7303" w:rsidRPr="00742B5D" w14:paraId="6B83EDA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0FEF545B" w14:textId="7CEFCA96" w:rsidR="00DF7303" w:rsidRPr="00DF7303" w:rsidRDefault="00DF7303" w:rsidP="00DF7303">
            <w:pPr>
              <w:pStyle w:val="TA-TextTabel"/>
              <w:jc w:val="center"/>
            </w:pPr>
            <w:r w:rsidRPr="00DF7303">
              <w:t>['auto', 0.001, 0.0015, 0.0025, 0.003]</w:t>
            </w:r>
          </w:p>
        </w:tc>
      </w:tr>
      <w:tr w:rsidR="00DF7303" w:rsidRPr="00742B5D" w14:paraId="2E30D72F"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6A03C887" w14:textId="0EF3886B" w:rsidR="00DF7303" w:rsidRPr="00DF7303" w:rsidRDefault="00DF7303" w:rsidP="00DF7303">
            <w:pPr>
              <w:pStyle w:val="TA-TextTabel"/>
              <w:jc w:val="center"/>
            </w:pPr>
            <w:r w:rsidRPr="00DF7303">
              <w:t>['auto', 0.00090, 0.00095, 0.0018, 0.0023]</w:t>
            </w:r>
          </w:p>
        </w:tc>
      </w:tr>
      <w:tr w:rsidR="00DF7303" w:rsidRPr="00742B5D" w14:paraId="7302866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5E4BBB9" w14:textId="399755ED" w:rsidR="00DF7303" w:rsidRPr="00DF7303" w:rsidRDefault="00DF7303" w:rsidP="00DF7303">
            <w:pPr>
              <w:pStyle w:val="TA-TextTabel"/>
              <w:jc w:val="center"/>
            </w:pPr>
            <w:r w:rsidRPr="00DF7303">
              <w:t>['auto', 0.00090, 0.00095, 0.0015, 0.0020]</w:t>
            </w:r>
          </w:p>
        </w:tc>
      </w:tr>
      <w:tr w:rsidR="00DF7303" w:rsidRPr="00742B5D" w14:paraId="058252B1"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6DEB6583" w:rsidR="00DF7303" w:rsidRPr="00742B5D" w:rsidRDefault="00DF7303" w:rsidP="00DF7303">
            <w:pPr>
              <w:pStyle w:val="TA-TextTabel"/>
              <w:jc w:val="center"/>
            </w:pPr>
            <w:r w:rsidRPr="00742B5D">
              <w:t>192</w:t>
            </w:r>
            <w:r w:rsidR="00ED50FF">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6FA419E5" w14:textId="05CA32DF" w:rsidR="00DF7303" w:rsidRPr="00DF7303" w:rsidRDefault="00DF7303" w:rsidP="00DF7303">
            <w:pPr>
              <w:pStyle w:val="TA-TextTabel"/>
              <w:jc w:val="center"/>
            </w:pPr>
            <w:r w:rsidRPr="00DF7303">
              <w:t>['auto', 0.0039, 0.0047, 0.0063, 0.0071]</w:t>
            </w:r>
          </w:p>
        </w:tc>
      </w:tr>
      <w:tr w:rsidR="00DF7303" w:rsidRPr="00742B5D" w14:paraId="736B1AE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E507DA" w14:textId="75D71FDF" w:rsidR="00DF7303" w:rsidRPr="00DF7303" w:rsidRDefault="00DF7303" w:rsidP="00DF7303">
            <w:pPr>
              <w:pStyle w:val="TA-TextTabel"/>
              <w:jc w:val="center"/>
            </w:pPr>
            <w:r w:rsidRPr="00DF7303">
              <w:t>['auto', 0.0024, 0.0032, 0.0048, 0.0056]</w:t>
            </w:r>
          </w:p>
        </w:tc>
      </w:tr>
      <w:tr w:rsidR="00DF7303" w:rsidRPr="00742B5D" w14:paraId="79DD08DC"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7B334B4F" w14:textId="5400AF5F" w:rsidR="00DF7303" w:rsidRPr="00DF7303" w:rsidRDefault="00DF7303" w:rsidP="00DF7303">
            <w:pPr>
              <w:pStyle w:val="TA-TextTabel"/>
              <w:jc w:val="center"/>
            </w:pPr>
            <w:r w:rsidRPr="00DF7303">
              <w:t>['auto', 0.001, 0.0015, 0.0025, 0.003]</w:t>
            </w:r>
          </w:p>
        </w:tc>
      </w:tr>
      <w:tr w:rsidR="00DF7303" w:rsidRPr="00742B5D" w14:paraId="698C8DB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A43792D" w14:textId="7E902345" w:rsidR="00DF7303" w:rsidRPr="00DF7303" w:rsidRDefault="00DF7303" w:rsidP="00DF7303">
            <w:pPr>
              <w:pStyle w:val="TA-TextTabel"/>
              <w:jc w:val="center"/>
            </w:pPr>
            <w:r w:rsidRPr="00DF7303">
              <w:t>['auto', 0.00090, 0.00095, 0.0018, 0.0023]</w:t>
            </w:r>
          </w:p>
        </w:tc>
      </w:tr>
      <w:tr w:rsidR="00DF7303" w:rsidRPr="00742B5D" w14:paraId="60780511"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9CBF4B8" w14:textId="50A65191" w:rsidR="00DF7303" w:rsidRPr="00DF7303" w:rsidRDefault="00DF7303" w:rsidP="00DF7303">
            <w:pPr>
              <w:pStyle w:val="TA-TextTabel"/>
              <w:jc w:val="center"/>
            </w:pPr>
            <w:r w:rsidRPr="00DF7303">
              <w:t>['auto', 0.00090, 0.00095, 0.0015, 0.0020]</w:t>
            </w:r>
          </w:p>
        </w:tc>
      </w:tr>
      <w:tr w:rsidR="00DF7303" w:rsidRPr="00742B5D" w14:paraId="25583C74"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3925466A" w:rsidR="00DF7303" w:rsidRPr="00742B5D" w:rsidRDefault="00DF7303" w:rsidP="00DF7303">
            <w:pPr>
              <w:pStyle w:val="TA-TextTabel"/>
              <w:jc w:val="center"/>
            </w:pPr>
            <w:r w:rsidRPr="00742B5D">
              <w:t>224</w:t>
            </w:r>
            <w:r w:rsidR="00ED50FF">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0313B01F" w14:textId="25B4637D" w:rsidR="00DF7303" w:rsidRPr="00DF7303" w:rsidRDefault="00DF7303" w:rsidP="00DF7303">
            <w:pPr>
              <w:pStyle w:val="TA-TextTabel"/>
              <w:jc w:val="center"/>
            </w:pPr>
            <w:r w:rsidRPr="00DF7303">
              <w:t>['auto', 0.0039, 0.0047, 0.0063, 0.0071]</w:t>
            </w:r>
          </w:p>
        </w:tc>
      </w:tr>
      <w:tr w:rsidR="00DF7303" w:rsidRPr="00742B5D" w14:paraId="45F96992"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032BFEB" w14:textId="452AC130" w:rsidR="00DF7303" w:rsidRPr="00DF7303" w:rsidRDefault="00DF7303" w:rsidP="00DF7303">
            <w:pPr>
              <w:pStyle w:val="TA-TextTabel"/>
              <w:jc w:val="center"/>
            </w:pPr>
            <w:r w:rsidRPr="00DF7303">
              <w:t>['auto', 0.0024, 0.0032, 0.0048, 0.0056]</w:t>
            </w:r>
          </w:p>
        </w:tc>
      </w:tr>
      <w:tr w:rsidR="00DF7303" w:rsidRPr="00742B5D" w14:paraId="609F1648"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3467263" w14:textId="4954FA5C" w:rsidR="00DF7303" w:rsidRPr="00DF7303" w:rsidRDefault="00DF7303" w:rsidP="00DF7303">
            <w:pPr>
              <w:pStyle w:val="TA-TextTabel"/>
              <w:jc w:val="center"/>
            </w:pPr>
            <w:r w:rsidRPr="00DF7303">
              <w:t>['auto', 0.001, 0.0015, 0.0025, 0.003]</w:t>
            </w:r>
          </w:p>
        </w:tc>
      </w:tr>
      <w:tr w:rsidR="00DF7303" w:rsidRPr="00742B5D" w14:paraId="34D7D81D"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D2B789" w14:textId="409C01DB" w:rsidR="00DF7303" w:rsidRPr="00DF7303" w:rsidRDefault="00DF7303" w:rsidP="00DF7303">
            <w:pPr>
              <w:pStyle w:val="TA-TextTabel"/>
              <w:jc w:val="center"/>
            </w:pPr>
            <w:r w:rsidRPr="00DF7303">
              <w:t>['auto', 0.00090, 0.00095, 0.0018, 0.0023]</w:t>
            </w:r>
          </w:p>
        </w:tc>
      </w:tr>
      <w:tr w:rsidR="00DF7303" w:rsidRPr="00742B5D" w14:paraId="6546130A"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121FB3EC" w14:textId="6507A87D" w:rsidR="00DF7303" w:rsidRPr="00DF7303" w:rsidRDefault="00DF7303" w:rsidP="00DF7303">
            <w:pPr>
              <w:pStyle w:val="TA-TextTabel"/>
              <w:jc w:val="center"/>
            </w:pPr>
            <w:r w:rsidRPr="00DF7303">
              <w:t>['auto', 0.00090, 0.00095, 0.0015, 0.0020]</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00" w:name="_Toc113001020"/>
      <w:r>
        <w:t xml:space="preserve">3.5. </w:t>
      </w:r>
      <w:r w:rsidRPr="00DF7303">
        <w:rPr>
          <w:i/>
          <w:iCs/>
        </w:rPr>
        <w:t>Evaluation</w:t>
      </w:r>
      <w:bookmarkEnd w:id="100"/>
    </w:p>
    <w:p w14:paraId="3C9CDECF" w14:textId="25F6F7D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7.</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w:lastRenderedPageBreak/>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Hasil model terbaik yang didapatkan akan dilakukan peluncuran model ke dalam aplikasi yang dibangun di tahapan selanjutnya.</w:t>
      </w:r>
    </w:p>
    <w:p w14:paraId="0DAAD2C8" w14:textId="244970BC" w:rsidR="00DF7303" w:rsidRDefault="00FC5422" w:rsidP="001C58EB">
      <w:pPr>
        <w:pStyle w:val="TA-Head2"/>
      </w:pPr>
      <w:bookmarkStart w:id="101" w:name="_Toc113001021"/>
      <w:r>
        <w:t xml:space="preserve">3.6. </w:t>
      </w:r>
      <w:r w:rsidRPr="001C58EB">
        <w:rPr>
          <w:i/>
          <w:iCs/>
        </w:rPr>
        <w:t>Deployment</w:t>
      </w:r>
      <w:r w:rsidR="00305B3D" w:rsidRPr="001C58EB">
        <w:rPr>
          <w:i/>
          <w:iCs/>
        </w:rPr>
        <w:t xml:space="preserve"> Process</w:t>
      </w:r>
      <w:bookmarkEnd w:id="101"/>
    </w:p>
    <w:p w14:paraId="4783ADC9" w14:textId="14D7DF92"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Agile diterapkan dalam pengembangan aplikasi berbasis web, proses yang dilakukan pada metode Agile diantaranya yaitu </w:t>
      </w:r>
      <w:r w:rsidR="006B5879" w:rsidRPr="00E231D3">
        <w:rPr>
          <w:i/>
          <w:iCs/>
        </w:rPr>
        <w:t>requirements</w:t>
      </w:r>
      <w:r w:rsidR="006B5879">
        <w:t xml:space="preserve">, </w:t>
      </w:r>
      <w:r w:rsidR="006B5879" w:rsidRPr="00E231D3">
        <w:rPr>
          <w:i/>
          <w:iCs/>
        </w:rPr>
        <w:t>design</w:t>
      </w:r>
      <w:r w:rsidR="006B5879">
        <w:t xml:space="preserve">, </w:t>
      </w:r>
      <w:r w:rsidR="006B5879" w:rsidRPr="00E231D3">
        <w:rPr>
          <w:i/>
          <w:iCs/>
        </w:rPr>
        <w:t>development</w:t>
      </w:r>
      <w:r w:rsidR="006B5879">
        <w:t xml:space="preserve">, </w:t>
      </w:r>
      <w:r w:rsidR="006B5879" w:rsidRPr="00E231D3">
        <w:rPr>
          <w:i/>
          <w:iCs/>
        </w:rPr>
        <w:t>testing</w:t>
      </w:r>
      <w:r w:rsidR="006B5879">
        <w:t xml:space="preserve">, </w:t>
      </w:r>
      <w:r w:rsidR="006B5879" w:rsidRPr="00E231D3">
        <w:rPr>
          <w:i/>
          <w:iCs/>
        </w:rPr>
        <w:t>deployment</w:t>
      </w:r>
      <w:r w:rsidR="006B5879">
        <w:t xml:space="preserve">, </w:t>
      </w:r>
      <w:r w:rsidR="006B5879" w:rsidRPr="00E231D3">
        <w:rPr>
          <w:i/>
          <w:iCs/>
        </w:rPr>
        <w:t>review</w:t>
      </w:r>
      <w:r w:rsidR="006B5879">
        <w:rPr>
          <w:i/>
          <w:iCs/>
        </w:rPr>
        <w:t>.</w:t>
      </w:r>
    </w:p>
    <w:p w14:paraId="6A8D7102" w14:textId="33B5A376" w:rsidR="00FC5422" w:rsidRDefault="006B5879" w:rsidP="001C58EB">
      <w:pPr>
        <w:pStyle w:val="TA-Head3"/>
      </w:pPr>
      <w:bookmarkStart w:id="102" w:name="_Toc113001022"/>
      <w:r>
        <w:t xml:space="preserve">3.6.1. </w:t>
      </w:r>
      <w:r w:rsidRPr="001C58EB">
        <w:rPr>
          <w:i/>
          <w:iCs/>
        </w:rPr>
        <w:t>Requirements</w:t>
      </w:r>
      <w:bookmarkEnd w:id="102"/>
    </w:p>
    <w:p w14:paraId="5A4CA39B" w14:textId="40F29169" w:rsidR="006B5879" w:rsidRDefault="006B5879" w:rsidP="006B5879">
      <w:pPr>
        <w:pStyle w:val="TA-Normal"/>
      </w:pPr>
      <w:r>
        <w:t xml:space="preserve">Tahapan pertama yang dilakukan sebelum mengembangkan perangkat lunak yaitu </w:t>
      </w:r>
      <w:r w:rsidRPr="006B5879">
        <w:rPr>
          <w:i/>
          <w:iCs/>
        </w:rPr>
        <w:t>requirement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77777777" w:rsidR="002B3389" w:rsidRDefault="006B5879" w:rsidP="006B5879">
      <w:pPr>
        <w:pStyle w:val="TA-Normal"/>
        <w:numPr>
          <w:ilvl w:val="1"/>
          <w:numId w:val="30"/>
        </w:numPr>
        <w:ind w:left="567"/>
      </w:pPr>
      <w:r>
        <w:t xml:space="preserve">Sistem dapat menerima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28A3FEA7" w:rsidR="006B5879" w:rsidRDefault="002B3389" w:rsidP="001C58EB">
      <w:pPr>
        <w:pStyle w:val="TA-Normal"/>
        <w:numPr>
          <w:ilvl w:val="1"/>
          <w:numId w:val="30"/>
        </w:numPr>
        <w:ind w:left="567"/>
      </w:pPr>
      <w:r>
        <w:t>Sistem dapat menampilkan hasil klasifikasi kepada pengguna</w:t>
      </w:r>
    </w:p>
    <w:p w14:paraId="076F3988" w14:textId="7BE1BCC7" w:rsidR="006B5879" w:rsidRDefault="006B5879" w:rsidP="001C58EB">
      <w:pPr>
        <w:pStyle w:val="TA-Head3"/>
      </w:pPr>
      <w:bookmarkStart w:id="103" w:name="_Toc113001023"/>
      <w:r>
        <w:t xml:space="preserve">3.6.2. </w:t>
      </w:r>
      <w:r w:rsidRPr="001C58EB">
        <w:rPr>
          <w:i/>
          <w:iCs/>
        </w:rPr>
        <w:t>Design</w:t>
      </w:r>
      <w:bookmarkEnd w:id="103"/>
    </w:p>
    <w:p w14:paraId="1E141D00" w14:textId="0AC48A62" w:rsidR="006B5879" w:rsidRDefault="00911F9A" w:rsidP="006B5879">
      <w:pPr>
        <w:pStyle w:val="TA-Normal"/>
      </w:pPr>
      <w:r>
        <w:t>Setelah menentukan kebutuhan perangkat lunak, selanjutnya yaitu tahapan perancangan desain arsitektur desain,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028F83E3" w:rsidR="00911F9A" w:rsidRDefault="00911F9A" w:rsidP="00911F9A">
      <w:pPr>
        <w:pStyle w:val="TA-Normal"/>
        <w:ind w:left="567" w:firstLine="567"/>
      </w:pPr>
      <w:r>
        <w:t xml:space="preserve">Arsitektur sistem yang dibuat pada penelitian ini terdiri dari pengguna aplikasi, sistem klasifikasi gambar karakter hanacaraka aksara jawa, dan model hasil pelatihan SVM-SIFT. Pengguna disini merupakan orang yang menggunakan sistem klasifikasi gambar hanacaraka aksara jawa, pengguna akan melakukan input gambar ke dalam sistem. Selanjutnya sistem akan mengolah gambar melalui tahapan preprocessing yang didalamnya terdapat proses ekstraksi fitur SIFT dan diteruskan ke dalam klasifikasi gambar menggunakan model SVM yang telah dilakukan pelatihan sebelumnya. </w:t>
      </w:r>
      <w:r>
        <w:lastRenderedPageBreak/>
        <w:t>Selanjutnya hasil klasifikasi akan dikirim ke sistem dan sistem akan menampilkan hasil klasifikasinya kepada pengguna. Berikut gambaran perancangan arsitektur yang dibangun.</w:t>
      </w:r>
    </w:p>
    <w:p w14:paraId="56C351F0" w14:textId="00645461" w:rsidR="001C58EB" w:rsidRDefault="001C58EB" w:rsidP="001C58EB">
      <w:pPr>
        <w:pStyle w:val="TA-Normal"/>
        <w:spacing w:after="0"/>
        <w:ind w:firstLine="0"/>
        <w:jc w:val="center"/>
      </w:pPr>
      <w:r w:rsidRPr="001C58EB">
        <w:rPr>
          <w:noProof/>
        </w:rPr>
        <w:drawing>
          <wp:inline distT="0" distB="0" distL="0" distR="0" wp14:anchorId="40BD5BB8" wp14:editId="38AF751C">
            <wp:extent cx="4350327" cy="1233261"/>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4789" cy="1240196"/>
                    </a:xfrm>
                    <a:prstGeom prst="rect">
                      <a:avLst/>
                    </a:prstGeom>
                    <a:noFill/>
                    <a:ln>
                      <a:solidFill>
                        <a:schemeClr val="tx1"/>
                      </a:solidFill>
                    </a:ln>
                  </pic:spPr>
                </pic:pic>
              </a:graphicData>
            </a:graphic>
          </wp:inline>
        </w:drawing>
      </w:r>
    </w:p>
    <w:p w14:paraId="2405AB23" w14:textId="78E04AC1" w:rsidR="001C58EB" w:rsidRDefault="001C58EB" w:rsidP="001C58EB">
      <w:pPr>
        <w:pStyle w:val="TA-Caption"/>
      </w:pPr>
      <w:bookmarkStart w:id="104" w:name="_Toc115343157"/>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20</w:t>
      </w:r>
      <w:r w:rsidR="00201FB5">
        <w:fldChar w:fldCharType="end"/>
      </w:r>
      <w:r>
        <w:t xml:space="preserve"> Perancangan Arsitektur Sistem</w:t>
      </w:r>
      <w:bookmarkEnd w:id="104"/>
    </w:p>
    <w:p w14:paraId="4246DB4A" w14:textId="77777777" w:rsidR="00BF5576" w:rsidRDefault="00BF5576" w:rsidP="002F07E8">
      <w:pPr>
        <w:pStyle w:val="TA-Normal"/>
        <w:ind w:firstLine="0"/>
      </w:pPr>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5AF0A754">
            <wp:extent cx="2301586" cy="1824695"/>
            <wp:effectExtent l="19050" t="19050" r="2286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10259" cy="1831571"/>
                    </a:xfrm>
                    <a:prstGeom prst="rect">
                      <a:avLst/>
                    </a:prstGeom>
                    <a:noFill/>
                    <a:ln>
                      <a:solidFill>
                        <a:schemeClr val="tx1"/>
                      </a:solidFill>
                    </a:ln>
                  </pic:spPr>
                </pic:pic>
              </a:graphicData>
            </a:graphic>
          </wp:inline>
        </w:drawing>
      </w:r>
    </w:p>
    <w:p w14:paraId="67B746E3" w14:textId="7120ED0E" w:rsidR="00E27E39" w:rsidRPr="00E27E39" w:rsidRDefault="00E27E39" w:rsidP="00E27E39">
      <w:pPr>
        <w:pStyle w:val="TA-Caption"/>
      </w:pPr>
      <w:bookmarkStart w:id="105" w:name="_Toc115343158"/>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21</w:t>
      </w:r>
      <w:r w:rsidR="00201FB5">
        <w:fldChar w:fldCharType="end"/>
      </w:r>
      <w:r>
        <w:t xml:space="preserve"> Proses DFD Level 0</w:t>
      </w:r>
      <w:bookmarkEnd w:id="105"/>
    </w:p>
    <w:p w14:paraId="3F56FFCB" w14:textId="382436B4" w:rsidR="00E27E39" w:rsidRDefault="00E27E39" w:rsidP="00E27E39">
      <w:pPr>
        <w:pStyle w:val="TA-Normal"/>
        <w:ind w:left="567" w:firstLine="567"/>
      </w:pPr>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102E3706" w:rsidR="00BD1B34" w:rsidRDefault="00BD1B34" w:rsidP="00BD1B34">
      <w:pPr>
        <w:pStyle w:val="TA-Caption"/>
      </w:pPr>
      <w:bookmarkStart w:id="106" w:name="_Toc115343159"/>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22</w:t>
      </w:r>
      <w:r w:rsidR="00201FB5">
        <w:fldChar w:fldCharType="end"/>
      </w:r>
      <w:r>
        <w:t xml:space="preserve"> Proses DFD Level 1</w:t>
      </w:r>
      <w:bookmarkEnd w:id="106"/>
    </w:p>
    <w:p w14:paraId="1AB55835" w14:textId="77777777" w:rsidR="00E27E39" w:rsidRDefault="00E27E39" w:rsidP="00BD1B34">
      <w:pPr>
        <w:pStyle w:val="TA-Normal"/>
        <w:ind w:firstLine="0"/>
      </w:pPr>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499B6139" w:rsidR="002D594B" w:rsidRDefault="002D594B" w:rsidP="002D594B">
      <w:pPr>
        <w:pStyle w:val="TA-Caption"/>
      </w:pPr>
      <w:bookmarkStart w:id="107" w:name="_Toc115343160"/>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23</w:t>
      </w:r>
      <w:r w:rsidR="00201FB5">
        <w:fldChar w:fldCharType="end"/>
      </w:r>
      <w:r>
        <w:t xml:space="preserve"> Kerangka Antarmuka Sebelum Proses Klasifikasi</w:t>
      </w:r>
      <w:bookmarkEnd w:id="107"/>
    </w:p>
    <w:p w14:paraId="01BEE69A" w14:textId="36946510" w:rsidR="002D594B" w:rsidRDefault="002D594B" w:rsidP="002D594B">
      <w:pPr>
        <w:pStyle w:val="TA-Normal"/>
        <w:ind w:left="567" w:firstLine="567"/>
      </w:pPr>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5707A753" w:rsidR="00614192" w:rsidRDefault="00614192" w:rsidP="00614192">
      <w:pPr>
        <w:pStyle w:val="TA-Caption"/>
      </w:pPr>
      <w:bookmarkStart w:id="108" w:name="_Toc115343161"/>
      <w:r>
        <w:t xml:space="preserve">Gambar </w:t>
      </w:r>
      <w:r w:rsidR="00201FB5">
        <w:fldChar w:fldCharType="begin"/>
      </w:r>
      <w:r w:rsidR="00201FB5">
        <w:instrText xml:space="preserve"> STYLEREF 1 \s </w:instrText>
      </w:r>
      <w:r w:rsidR="00201FB5">
        <w:fldChar w:fldCharType="separate"/>
      </w:r>
      <w:r w:rsidR="00305375">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305375">
        <w:rPr>
          <w:noProof/>
        </w:rPr>
        <w:t>24</w:t>
      </w:r>
      <w:r w:rsidR="00201FB5">
        <w:fldChar w:fldCharType="end"/>
      </w:r>
      <w:r>
        <w:t xml:space="preserve"> Kerangka Antarmuka </w:t>
      </w:r>
      <w:r w:rsidR="002D594B">
        <w:t>Setelah Proses Klasifikasi</w:t>
      </w:r>
      <w:bookmarkEnd w:id="108"/>
    </w:p>
    <w:p w14:paraId="1CD4203D" w14:textId="77777777" w:rsidR="00911F9A" w:rsidRDefault="00911F9A" w:rsidP="00911F9A">
      <w:pPr>
        <w:pStyle w:val="TA-Normal"/>
        <w:ind w:firstLine="0"/>
      </w:pPr>
    </w:p>
    <w:p w14:paraId="5958CFE2" w14:textId="54EB71C0" w:rsidR="006B5879" w:rsidRDefault="006B5879" w:rsidP="006B5879">
      <w:pPr>
        <w:pStyle w:val="TA-Head3"/>
      </w:pPr>
      <w:bookmarkStart w:id="109" w:name="_Toc113001024"/>
      <w:r>
        <w:t xml:space="preserve">3.6.3. </w:t>
      </w:r>
      <w:r w:rsidRPr="00B0075B">
        <w:rPr>
          <w:i/>
          <w:iCs/>
        </w:rPr>
        <w:t>Development</w:t>
      </w:r>
      <w:bookmarkEnd w:id="109"/>
    </w:p>
    <w:p w14:paraId="398922BE" w14:textId="7B6A0F72" w:rsidR="006B5879" w:rsidRDefault="005077C7" w:rsidP="006B5879">
      <w:pPr>
        <w:pStyle w:val="TA-Normal"/>
      </w:pPr>
      <w:r>
        <w:t xml:space="preserve">Tahap </w:t>
      </w:r>
      <w:r w:rsidRPr="005077C7">
        <w:rPr>
          <w:i/>
          <w:iCs/>
        </w:rPr>
        <w:t>development</w:t>
      </w:r>
      <w:r>
        <w:t xml:space="preserve"> pada penelitian ini 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kode program ditulis dengan menggunakan HTML sederhana.</w:t>
      </w:r>
    </w:p>
    <w:p w14:paraId="493D9334" w14:textId="58BB3201" w:rsidR="006B5879" w:rsidRDefault="006B5879" w:rsidP="006B5879">
      <w:pPr>
        <w:pStyle w:val="TA-Head3"/>
      </w:pPr>
      <w:bookmarkStart w:id="110" w:name="_Toc113001025"/>
      <w:r>
        <w:t xml:space="preserve">3.6.4. </w:t>
      </w:r>
      <w:r w:rsidRPr="00B0075B">
        <w:rPr>
          <w:i/>
          <w:iCs/>
        </w:rPr>
        <w:t>Testing</w:t>
      </w:r>
      <w:bookmarkEnd w:id="110"/>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26A31BA5" w14:textId="54F07EC0" w:rsidR="002462CF" w:rsidRDefault="002462CF" w:rsidP="002462CF">
      <w:pPr>
        <w:pStyle w:val="TA-Normal"/>
        <w:numPr>
          <w:ilvl w:val="0"/>
          <w:numId w:val="34"/>
        </w:numPr>
        <w:ind w:left="567"/>
      </w:pPr>
      <w:r>
        <w:t xml:space="preserve">Pengguna dapat melakukan input data gambar ke dalam sistem sebagai data yang akan diklasifikasikan dan menekan tombol </w:t>
      </w:r>
      <w:r w:rsidRPr="002462CF">
        <w:rPr>
          <w:i/>
          <w:iCs/>
        </w:rPr>
        <w:t>predict</w:t>
      </w:r>
      <w:r>
        <w:t xml:space="preserve"> untuk memulai proses klasifikasi</w:t>
      </w:r>
    </w:p>
    <w:p w14:paraId="207A27CF" w14:textId="20A4D8F2" w:rsidR="006B5879" w:rsidRDefault="002462CF" w:rsidP="002462CF">
      <w:pPr>
        <w:pStyle w:val="TA-Normal"/>
        <w:numPr>
          <w:ilvl w:val="0"/>
          <w:numId w:val="34"/>
        </w:numPr>
        <w:ind w:left="567"/>
      </w:pPr>
      <w:r>
        <w:t>Sistem dapat menerima input data dari pengguna dan melakukan proses klasifkasi dengan lancar</w:t>
      </w:r>
    </w:p>
    <w:p w14:paraId="6F237BFA" w14:textId="17D1373F" w:rsidR="002462CF" w:rsidRDefault="002462CF" w:rsidP="002462CF">
      <w:pPr>
        <w:pStyle w:val="TA-Normal"/>
        <w:numPr>
          <w:ilvl w:val="0"/>
          <w:numId w:val="34"/>
        </w:numPr>
        <w:ind w:left="567"/>
      </w:pPr>
      <w:r>
        <w:t>Sistem dapat menampilkan hasil klasifikasi kepada pengguna yaitu menampilkan data gambar yang diinput, data kelas, dan data akurasi.</w:t>
      </w:r>
    </w:p>
    <w:p w14:paraId="7C02DA23" w14:textId="3C70E2E5" w:rsidR="006B5879" w:rsidRDefault="006B5879" w:rsidP="006B5879">
      <w:pPr>
        <w:pStyle w:val="TA-Head3"/>
      </w:pPr>
      <w:bookmarkStart w:id="111" w:name="_Toc113001026"/>
      <w:r>
        <w:t xml:space="preserve">3.6.5. </w:t>
      </w:r>
      <w:r w:rsidRPr="00B0075B">
        <w:rPr>
          <w:i/>
          <w:iCs/>
        </w:rPr>
        <w:t>Deployment</w:t>
      </w:r>
      <w:bookmarkEnd w:id="111"/>
    </w:p>
    <w:p w14:paraId="51BD47BA" w14:textId="70178E74" w:rsidR="006B5879" w:rsidRPr="003457A5" w:rsidRDefault="003457A5" w:rsidP="006B5879">
      <w:pPr>
        <w:pStyle w:val="TA-Normal"/>
      </w:pPr>
      <w:r>
        <w:t xml:space="preserve">Setelah semua fungsi berjalan dengan lancar, selanjutnya masuk pada tahapan </w:t>
      </w:r>
      <w:r w:rsidRPr="003457A5">
        <w:rPr>
          <w:i/>
          <w:iCs/>
        </w:rPr>
        <w:t>deployment</w:t>
      </w:r>
      <w:r>
        <w:t xml:space="preserve">. Tahapan </w:t>
      </w:r>
      <w:r w:rsidRPr="003457A5">
        <w:rPr>
          <w:i/>
          <w:iCs/>
        </w:rPr>
        <w:t>deployment</w:t>
      </w:r>
      <w:r>
        <w:t xml:space="preserve"> merupakan proses peluncuran aplikasi yang membuat sistem aplikasi tersebut sudah tersedia untuk digunakan secara global sehingga pengguna bebas dapat secara langsung menggunakan aplikasi ini.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proofErr w:type="gramStart"/>
      <w:r w:rsidRPr="003457A5">
        <w:rPr>
          <w:i/>
          <w:iCs/>
        </w:rPr>
        <w:t>open-source</w:t>
      </w:r>
      <w:proofErr w:type="gramEnd"/>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50F8A04B" w14:textId="619510BD" w:rsidR="006B5879" w:rsidRPr="006B5879" w:rsidRDefault="006B5879" w:rsidP="006B5879">
      <w:pPr>
        <w:pStyle w:val="TA-Head3"/>
      </w:pPr>
      <w:bookmarkStart w:id="112" w:name="_Toc113001027"/>
      <w:r>
        <w:lastRenderedPageBreak/>
        <w:t xml:space="preserve">3.6.6. </w:t>
      </w:r>
      <w:r w:rsidRPr="00B0075B">
        <w:rPr>
          <w:i/>
          <w:iCs/>
        </w:rPr>
        <w:t>Review</w:t>
      </w:r>
      <w:bookmarkEnd w:id="112"/>
    </w:p>
    <w:p w14:paraId="0200D464" w14:textId="71DC3DB3" w:rsidR="00FA59F3" w:rsidRDefault="00FD3EF0" w:rsidP="003F35CD">
      <w:pPr>
        <w:pStyle w:val="TA-Normal"/>
        <w:rPr>
          <w:lang w:val="en-ID" w:eastAsia="en-US"/>
        </w:rPr>
      </w:pPr>
      <w:r>
        <w:rPr>
          <w:iCs/>
        </w:rPr>
        <w:t xml:space="preserve">Pada penelitian ini tahapan </w:t>
      </w:r>
      <w:r w:rsidRPr="00FD3EF0">
        <w:rPr>
          <w:i/>
        </w:rPr>
        <w:t>review</w:t>
      </w:r>
      <w:r>
        <w:rPr>
          <w:iCs/>
        </w:rPr>
        <w:t xml:space="preserve"> diterapkan dengan melakukan proses </w:t>
      </w:r>
      <w:r w:rsidRPr="00FD3EF0">
        <w:rPr>
          <w:i/>
        </w:rPr>
        <w:t>monitoring</w:t>
      </w:r>
      <w:r>
        <w:rPr>
          <w:iCs/>
        </w:rPr>
        <w:t xml:space="preserve"> ataupun </w:t>
      </w:r>
      <w:r w:rsidRPr="00FD3EF0">
        <w:rPr>
          <w:i/>
        </w:rPr>
        <w:t>maintenance</w:t>
      </w:r>
      <w:r>
        <w:rPr>
          <w:iCs/>
        </w:rPr>
        <w:t xml:space="preserve"> terhadap aplikasi yang sudah tersedia secara global (sudah di-</w:t>
      </w:r>
      <w:r w:rsidRPr="00FD3EF0">
        <w:rPr>
          <w:i/>
        </w:rPr>
        <w:t>deploy</w:t>
      </w:r>
      <w:r>
        <w:rPr>
          <w:iCs/>
        </w:rPr>
        <w:t xml:space="preserve">). Tahapan ini bertujuan untuk menjaga stabilitas dari jalannya aplikasi agar dapat secara langsung mengatasi kekurangan ataupun </w:t>
      </w:r>
      <w:r w:rsidR="0049301A" w:rsidRPr="0049301A">
        <w:rPr>
          <w:i/>
        </w:rPr>
        <w:t>bug/</w:t>
      </w:r>
      <w:r w:rsidRPr="00FD3EF0">
        <w:rPr>
          <w:i/>
        </w:rPr>
        <w:t>error</w:t>
      </w:r>
      <w:r>
        <w:rPr>
          <w:iCs/>
        </w:rPr>
        <w:t xml:space="preserve"> yang tidak terduga pada aplikasi. Tahapan </w:t>
      </w:r>
      <w:r w:rsidRPr="00FD3EF0">
        <w:rPr>
          <w:i/>
        </w:rPr>
        <w:t>review</w:t>
      </w:r>
      <w:r>
        <w:rPr>
          <w:iCs/>
        </w:rPr>
        <w:t xml:space="preserve"> juga dapat mengambil </w:t>
      </w:r>
      <w:r w:rsidRPr="00FD3EF0">
        <w:rPr>
          <w:i/>
        </w:rPr>
        <w:t>feedback</w:t>
      </w:r>
      <w:r>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Pr>
          <w:iCs/>
        </w:rPr>
        <w:t>kebutuhan pengguna.</w:t>
      </w: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488B53D8" w14:textId="55B3C825" w:rsidR="00E83DE3" w:rsidRPr="00785A71" w:rsidRDefault="00955BC2" w:rsidP="007513C0">
      <w:pPr>
        <w:pStyle w:val="Heading1"/>
        <w:ind w:left="360"/>
        <w:jc w:val="center"/>
        <w:rPr>
          <w:rFonts w:ascii="Times New Roman" w:hAnsi="Times New Roman" w:cs="Times New Roman"/>
          <w:b/>
          <w:bCs/>
          <w:sz w:val="24"/>
          <w:szCs w:val="24"/>
        </w:rPr>
      </w:pPr>
      <w:bookmarkStart w:id="113" w:name="_Toc113001028"/>
      <w:r w:rsidRPr="00785A71">
        <w:rPr>
          <w:rFonts w:ascii="Times New Roman" w:hAnsi="Times New Roman" w:cs="Times New Roman"/>
          <w:b/>
          <w:bCs/>
          <w:sz w:val="28"/>
          <w:szCs w:val="28"/>
        </w:rPr>
        <w:lastRenderedPageBreak/>
        <w:t>DAFTAR PUSTAKA</w:t>
      </w:r>
      <w:bookmarkEnd w:id="113"/>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684AFBDD" w:rsidR="00476547" w:rsidRPr="00545BCD" w:rsidRDefault="00476547" w:rsidP="00DA71C3">
      <w:pPr>
        <w:pStyle w:val="TA-DaftarPustaka"/>
        <w:ind w:left="564" w:hanging="564"/>
      </w:pPr>
      <w:r>
        <w:t>Harahap, E. H., Muflikhah, L., &amp; Rahayudi, B. (2018). Implementasi Algoritma Support Vector Machine (SVM) Untuk Penentuan Seleksi Atlet Pencak Silat. 2(10), 3843–384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lastRenderedPageBreak/>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2571FE0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lastRenderedPageBreak/>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14" w:name="_Hlk99373131"/>
      <w:r w:rsidRPr="00785A71">
        <w:t>Schröera</w:t>
      </w:r>
      <w:bookmarkEnd w:id="114"/>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lastRenderedPageBreak/>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955BC2">
      <w:footerReference w:type="default" r:id="rId5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90582" w14:textId="77777777" w:rsidR="00125006" w:rsidRDefault="00125006">
      <w:pPr>
        <w:spacing w:line="240" w:lineRule="auto"/>
      </w:pPr>
      <w:r>
        <w:separator/>
      </w:r>
    </w:p>
  </w:endnote>
  <w:endnote w:type="continuationSeparator" w:id="0">
    <w:p w14:paraId="7A2282DD" w14:textId="77777777" w:rsidR="00125006" w:rsidRDefault="001250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DengXia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C00DC58">
              <wp:simplePos x="0" y="0"/>
              <wp:positionH relativeFrom="margin">
                <wp:posOffset>2739391</wp:posOffset>
              </wp:positionH>
              <wp:positionV relativeFrom="paragraph">
                <wp:posOffset>-3175</wp:posOffset>
              </wp:positionV>
              <wp:extent cx="2095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25pt;width:16.5pt;height: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F083B" w14:textId="77777777" w:rsidR="00125006" w:rsidRDefault="00125006">
      <w:pPr>
        <w:spacing w:after="0"/>
      </w:pPr>
      <w:r>
        <w:separator/>
      </w:r>
    </w:p>
  </w:footnote>
  <w:footnote w:type="continuationSeparator" w:id="0">
    <w:p w14:paraId="5B74A6F2" w14:textId="77777777" w:rsidR="00125006" w:rsidRDefault="0012500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5"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1"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2"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3" w15:restartNumberingAfterBreak="0">
    <w:nsid w:val="7ECAE7E2"/>
    <w:multiLevelType w:val="singleLevel"/>
    <w:tmpl w:val="7ECAE7E2"/>
    <w:lvl w:ilvl="0">
      <w:start w:val="1"/>
      <w:numFmt w:val="decimal"/>
      <w:lvlText w:val="%1."/>
      <w:lvlJc w:val="left"/>
    </w:lvl>
  </w:abstractNum>
  <w:num w:numId="1">
    <w:abstractNumId w:val="30"/>
  </w:num>
  <w:num w:numId="2">
    <w:abstractNumId w:val="29"/>
  </w:num>
  <w:num w:numId="3">
    <w:abstractNumId w:val="25"/>
  </w:num>
  <w:num w:numId="4">
    <w:abstractNumId w:val="13"/>
  </w:num>
  <w:num w:numId="5">
    <w:abstractNumId w:val="33"/>
  </w:num>
  <w:num w:numId="6">
    <w:abstractNumId w:val="24"/>
  </w:num>
  <w:num w:numId="7">
    <w:abstractNumId w:val="21"/>
  </w:num>
  <w:num w:numId="8">
    <w:abstractNumId w:val="15"/>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8"/>
  </w:num>
  <w:num w:numId="20">
    <w:abstractNumId w:val="12"/>
  </w:num>
  <w:num w:numId="21">
    <w:abstractNumId w:val="26"/>
  </w:num>
  <w:num w:numId="22">
    <w:abstractNumId w:val="16"/>
  </w:num>
  <w:num w:numId="23">
    <w:abstractNumId w:val="31"/>
  </w:num>
  <w:num w:numId="24">
    <w:abstractNumId w:val="11"/>
  </w:num>
  <w:num w:numId="25">
    <w:abstractNumId w:val="23"/>
  </w:num>
  <w:num w:numId="26">
    <w:abstractNumId w:val="32"/>
  </w:num>
  <w:num w:numId="27">
    <w:abstractNumId w:val="14"/>
  </w:num>
  <w:num w:numId="28">
    <w:abstractNumId w:val="28"/>
  </w:num>
  <w:num w:numId="29">
    <w:abstractNumId w:val="27"/>
  </w:num>
  <w:num w:numId="30">
    <w:abstractNumId w:val="10"/>
  </w:num>
  <w:num w:numId="31">
    <w:abstractNumId w:val="20"/>
  </w:num>
  <w:num w:numId="32">
    <w:abstractNumId w:val="22"/>
  </w:num>
  <w:num w:numId="33">
    <w:abstractNumId w:val="19"/>
  </w:num>
  <w:num w:numId="34">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316"/>
    <w:rsid w:val="00005CB6"/>
    <w:rsid w:val="00006A05"/>
    <w:rsid w:val="00010656"/>
    <w:rsid w:val="00012605"/>
    <w:rsid w:val="00015651"/>
    <w:rsid w:val="00016438"/>
    <w:rsid w:val="00016990"/>
    <w:rsid w:val="00017AD7"/>
    <w:rsid w:val="00017D21"/>
    <w:rsid w:val="00020926"/>
    <w:rsid w:val="0002325B"/>
    <w:rsid w:val="00024AED"/>
    <w:rsid w:val="000251B1"/>
    <w:rsid w:val="00034A2D"/>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A0A"/>
    <w:rsid w:val="00091AC1"/>
    <w:rsid w:val="00092554"/>
    <w:rsid w:val="00093452"/>
    <w:rsid w:val="00093C97"/>
    <w:rsid w:val="0009426D"/>
    <w:rsid w:val="00095EF4"/>
    <w:rsid w:val="000969C9"/>
    <w:rsid w:val="00096D81"/>
    <w:rsid w:val="0009713F"/>
    <w:rsid w:val="00097AB8"/>
    <w:rsid w:val="000A064D"/>
    <w:rsid w:val="000A4785"/>
    <w:rsid w:val="000A6F14"/>
    <w:rsid w:val="000A7C6C"/>
    <w:rsid w:val="000B1E27"/>
    <w:rsid w:val="000B3002"/>
    <w:rsid w:val="000B6159"/>
    <w:rsid w:val="000B778E"/>
    <w:rsid w:val="000C3816"/>
    <w:rsid w:val="000C54D6"/>
    <w:rsid w:val="000C6C40"/>
    <w:rsid w:val="000C7FCD"/>
    <w:rsid w:val="000D07A3"/>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2D5"/>
    <w:rsid w:val="0012191F"/>
    <w:rsid w:val="00122C79"/>
    <w:rsid w:val="00125006"/>
    <w:rsid w:val="001257AE"/>
    <w:rsid w:val="001257DA"/>
    <w:rsid w:val="00127118"/>
    <w:rsid w:val="00130E28"/>
    <w:rsid w:val="00132E23"/>
    <w:rsid w:val="00133E21"/>
    <w:rsid w:val="00137887"/>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65B66"/>
    <w:rsid w:val="00171B4E"/>
    <w:rsid w:val="0017204A"/>
    <w:rsid w:val="0017359A"/>
    <w:rsid w:val="00174216"/>
    <w:rsid w:val="001742E2"/>
    <w:rsid w:val="00174F2F"/>
    <w:rsid w:val="001759C0"/>
    <w:rsid w:val="00180248"/>
    <w:rsid w:val="00183142"/>
    <w:rsid w:val="001844A4"/>
    <w:rsid w:val="00186232"/>
    <w:rsid w:val="00187299"/>
    <w:rsid w:val="001872FD"/>
    <w:rsid w:val="001903CC"/>
    <w:rsid w:val="00193265"/>
    <w:rsid w:val="0019593F"/>
    <w:rsid w:val="001A173E"/>
    <w:rsid w:val="001A3E5E"/>
    <w:rsid w:val="001A491B"/>
    <w:rsid w:val="001A5D0E"/>
    <w:rsid w:val="001A7635"/>
    <w:rsid w:val="001B2A61"/>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1FB5"/>
    <w:rsid w:val="00204A72"/>
    <w:rsid w:val="002116A3"/>
    <w:rsid w:val="0021407D"/>
    <w:rsid w:val="00214AD2"/>
    <w:rsid w:val="00214EEF"/>
    <w:rsid w:val="00215262"/>
    <w:rsid w:val="0021700C"/>
    <w:rsid w:val="00217E44"/>
    <w:rsid w:val="00222B42"/>
    <w:rsid w:val="002236DC"/>
    <w:rsid w:val="0022409A"/>
    <w:rsid w:val="00232FD3"/>
    <w:rsid w:val="00235F9E"/>
    <w:rsid w:val="00236970"/>
    <w:rsid w:val="00240DB5"/>
    <w:rsid w:val="00241068"/>
    <w:rsid w:val="00241638"/>
    <w:rsid w:val="00241B67"/>
    <w:rsid w:val="00242F6B"/>
    <w:rsid w:val="002462CF"/>
    <w:rsid w:val="00247E75"/>
    <w:rsid w:val="0025401B"/>
    <w:rsid w:val="0026212D"/>
    <w:rsid w:val="0026328F"/>
    <w:rsid w:val="00263614"/>
    <w:rsid w:val="00264E5A"/>
    <w:rsid w:val="002659E5"/>
    <w:rsid w:val="00265FB3"/>
    <w:rsid w:val="002663E5"/>
    <w:rsid w:val="00270446"/>
    <w:rsid w:val="002705D1"/>
    <w:rsid w:val="002714B2"/>
    <w:rsid w:val="002749AB"/>
    <w:rsid w:val="002757B5"/>
    <w:rsid w:val="00276311"/>
    <w:rsid w:val="00277A4B"/>
    <w:rsid w:val="002811A2"/>
    <w:rsid w:val="002819B5"/>
    <w:rsid w:val="0029336A"/>
    <w:rsid w:val="002939DA"/>
    <w:rsid w:val="002A0560"/>
    <w:rsid w:val="002A0BD0"/>
    <w:rsid w:val="002A0F05"/>
    <w:rsid w:val="002A0F7B"/>
    <w:rsid w:val="002A3FA2"/>
    <w:rsid w:val="002A6B86"/>
    <w:rsid w:val="002A759B"/>
    <w:rsid w:val="002B14F0"/>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5037"/>
    <w:rsid w:val="002D594B"/>
    <w:rsid w:val="002D5A97"/>
    <w:rsid w:val="002D6855"/>
    <w:rsid w:val="002E0666"/>
    <w:rsid w:val="002E1191"/>
    <w:rsid w:val="002E28B8"/>
    <w:rsid w:val="002E5984"/>
    <w:rsid w:val="002E7AE9"/>
    <w:rsid w:val="002E7C28"/>
    <w:rsid w:val="002F0414"/>
    <w:rsid w:val="002F07E8"/>
    <w:rsid w:val="002F2261"/>
    <w:rsid w:val="002F4898"/>
    <w:rsid w:val="002F56DF"/>
    <w:rsid w:val="002F7C25"/>
    <w:rsid w:val="002F7F58"/>
    <w:rsid w:val="0030013E"/>
    <w:rsid w:val="00300515"/>
    <w:rsid w:val="0030100F"/>
    <w:rsid w:val="00303B3C"/>
    <w:rsid w:val="0030480C"/>
    <w:rsid w:val="00305375"/>
    <w:rsid w:val="00305667"/>
    <w:rsid w:val="00305911"/>
    <w:rsid w:val="00305B3D"/>
    <w:rsid w:val="00305CFE"/>
    <w:rsid w:val="00306F45"/>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FE0"/>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60DA8"/>
    <w:rsid w:val="00461E73"/>
    <w:rsid w:val="0046364A"/>
    <w:rsid w:val="00472A8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4B54"/>
    <w:rsid w:val="004B4D67"/>
    <w:rsid w:val="004B59EF"/>
    <w:rsid w:val="004C0208"/>
    <w:rsid w:val="004C095B"/>
    <w:rsid w:val="004C1097"/>
    <w:rsid w:val="004C3055"/>
    <w:rsid w:val="004C6A87"/>
    <w:rsid w:val="004C6D5E"/>
    <w:rsid w:val="004D43FD"/>
    <w:rsid w:val="004D4F47"/>
    <w:rsid w:val="004D65AE"/>
    <w:rsid w:val="004D6DBD"/>
    <w:rsid w:val="004E1EC9"/>
    <w:rsid w:val="004E2B84"/>
    <w:rsid w:val="004E3C5C"/>
    <w:rsid w:val="004E74CB"/>
    <w:rsid w:val="004E7EBA"/>
    <w:rsid w:val="004E7F21"/>
    <w:rsid w:val="004F0455"/>
    <w:rsid w:val="004F2970"/>
    <w:rsid w:val="004F3943"/>
    <w:rsid w:val="004F43D5"/>
    <w:rsid w:val="004F7664"/>
    <w:rsid w:val="00501F5F"/>
    <w:rsid w:val="00505819"/>
    <w:rsid w:val="005075FF"/>
    <w:rsid w:val="005077C7"/>
    <w:rsid w:val="00510672"/>
    <w:rsid w:val="00510FF9"/>
    <w:rsid w:val="00513B7C"/>
    <w:rsid w:val="00513C75"/>
    <w:rsid w:val="0051721E"/>
    <w:rsid w:val="005174ED"/>
    <w:rsid w:val="0051785C"/>
    <w:rsid w:val="0052333A"/>
    <w:rsid w:val="00525454"/>
    <w:rsid w:val="00526981"/>
    <w:rsid w:val="0052742C"/>
    <w:rsid w:val="0052795B"/>
    <w:rsid w:val="00534B5D"/>
    <w:rsid w:val="00534F13"/>
    <w:rsid w:val="0053597D"/>
    <w:rsid w:val="00536DA3"/>
    <w:rsid w:val="0054254A"/>
    <w:rsid w:val="0054330E"/>
    <w:rsid w:val="005457DD"/>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816EB"/>
    <w:rsid w:val="00582BF5"/>
    <w:rsid w:val="005832D2"/>
    <w:rsid w:val="00583A25"/>
    <w:rsid w:val="00584458"/>
    <w:rsid w:val="00585AA5"/>
    <w:rsid w:val="00593D50"/>
    <w:rsid w:val="0059470D"/>
    <w:rsid w:val="0059592C"/>
    <w:rsid w:val="00597185"/>
    <w:rsid w:val="005A0E11"/>
    <w:rsid w:val="005A1395"/>
    <w:rsid w:val="005A4F2A"/>
    <w:rsid w:val="005A6EEF"/>
    <w:rsid w:val="005A735F"/>
    <w:rsid w:val="005B2DC4"/>
    <w:rsid w:val="005B302B"/>
    <w:rsid w:val="005B45E1"/>
    <w:rsid w:val="005B470F"/>
    <w:rsid w:val="005B6D31"/>
    <w:rsid w:val="005B7128"/>
    <w:rsid w:val="005B7D1E"/>
    <w:rsid w:val="005B7F91"/>
    <w:rsid w:val="005C1AAB"/>
    <w:rsid w:val="005C2F2C"/>
    <w:rsid w:val="005C3926"/>
    <w:rsid w:val="005D5815"/>
    <w:rsid w:val="005D5A95"/>
    <w:rsid w:val="005E268E"/>
    <w:rsid w:val="005E4E86"/>
    <w:rsid w:val="005E54BF"/>
    <w:rsid w:val="005E7E2E"/>
    <w:rsid w:val="005F0AFF"/>
    <w:rsid w:val="005F32D6"/>
    <w:rsid w:val="005F3A83"/>
    <w:rsid w:val="005F5422"/>
    <w:rsid w:val="005F5948"/>
    <w:rsid w:val="005F5B0C"/>
    <w:rsid w:val="005F5F5C"/>
    <w:rsid w:val="00600675"/>
    <w:rsid w:val="006022A8"/>
    <w:rsid w:val="006030A0"/>
    <w:rsid w:val="00603AA1"/>
    <w:rsid w:val="00607914"/>
    <w:rsid w:val="006115FC"/>
    <w:rsid w:val="00611EB9"/>
    <w:rsid w:val="00613CCA"/>
    <w:rsid w:val="00614192"/>
    <w:rsid w:val="00615FB2"/>
    <w:rsid w:val="00617459"/>
    <w:rsid w:val="00621636"/>
    <w:rsid w:val="00623B2D"/>
    <w:rsid w:val="00623F2D"/>
    <w:rsid w:val="006257DA"/>
    <w:rsid w:val="00626A7A"/>
    <w:rsid w:val="0062717F"/>
    <w:rsid w:val="00630203"/>
    <w:rsid w:val="0063575B"/>
    <w:rsid w:val="00637D7A"/>
    <w:rsid w:val="00643AC8"/>
    <w:rsid w:val="0064733F"/>
    <w:rsid w:val="0065475F"/>
    <w:rsid w:val="006562B2"/>
    <w:rsid w:val="00656852"/>
    <w:rsid w:val="00656ADA"/>
    <w:rsid w:val="00657CDE"/>
    <w:rsid w:val="00660528"/>
    <w:rsid w:val="0066422B"/>
    <w:rsid w:val="00666293"/>
    <w:rsid w:val="00671575"/>
    <w:rsid w:val="00672A7B"/>
    <w:rsid w:val="00673FAA"/>
    <w:rsid w:val="00676167"/>
    <w:rsid w:val="0068089B"/>
    <w:rsid w:val="006835C4"/>
    <w:rsid w:val="0068402C"/>
    <w:rsid w:val="00686B9F"/>
    <w:rsid w:val="006872B7"/>
    <w:rsid w:val="00690882"/>
    <w:rsid w:val="00690E6F"/>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408"/>
    <w:rsid w:val="006C76FD"/>
    <w:rsid w:val="006D0111"/>
    <w:rsid w:val="006D0FD2"/>
    <w:rsid w:val="006D1AAA"/>
    <w:rsid w:val="006D423D"/>
    <w:rsid w:val="006D462A"/>
    <w:rsid w:val="006D5DFB"/>
    <w:rsid w:val="006E2FB5"/>
    <w:rsid w:val="006E5B40"/>
    <w:rsid w:val="006E68C2"/>
    <w:rsid w:val="006E72AA"/>
    <w:rsid w:val="006F109F"/>
    <w:rsid w:val="006F256D"/>
    <w:rsid w:val="006F5530"/>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30917"/>
    <w:rsid w:val="00733BBE"/>
    <w:rsid w:val="007358B4"/>
    <w:rsid w:val="007363EA"/>
    <w:rsid w:val="00736FE6"/>
    <w:rsid w:val="00737206"/>
    <w:rsid w:val="00741F3F"/>
    <w:rsid w:val="00741FB5"/>
    <w:rsid w:val="00742B5D"/>
    <w:rsid w:val="0074355E"/>
    <w:rsid w:val="00744A55"/>
    <w:rsid w:val="007513C0"/>
    <w:rsid w:val="00753FA1"/>
    <w:rsid w:val="0075404D"/>
    <w:rsid w:val="00760303"/>
    <w:rsid w:val="007647B2"/>
    <w:rsid w:val="00765063"/>
    <w:rsid w:val="007679A3"/>
    <w:rsid w:val="00770D1F"/>
    <w:rsid w:val="00773EB9"/>
    <w:rsid w:val="00775436"/>
    <w:rsid w:val="007765BD"/>
    <w:rsid w:val="00780CF1"/>
    <w:rsid w:val="00782972"/>
    <w:rsid w:val="00783175"/>
    <w:rsid w:val="00785A71"/>
    <w:rsid w:val="00786453"/>
    <w:rsid w:val="007907EE"/>
    <w:rsid w:val="00793F51"/>
    <w:rsid w:val="00794CED"/>
    <w:rsid w:val="007A0262"/>
    <w:rsid w:val="007A303D"/>
    <w:rsid w:val="007A3999"/>
    <w:rsid w:val="007A4876"/>
    <w:rsid w:val="007A4F14"/>
    <w:rsid w:val="007A537C"/>
    <w:rsid w:val="007B1904"/>
    <w:rsid w:val="007B1B53"/>
    <w:rsid w:val="007B2838"/>
    <w:rsid w:val="007B30FF"/>
    <w:rsid w:val="007B3425"/>
    <w:rsid w:val="007B5923"/>
    <w:rsid w:val="007B6B8B"/>
    <w:rsid w:val="007C03F5"/>
    <w:rsid w:val="007C1515"/>
    <w:rsid w:val="007C44A8"/>
    <w:rsid w:val="007C47C3"/>
    <w:rsid w:val="007C7E53"/>
    <w:rsid w:val="007C7EAA"/>
    <w:rsid w:val="007D1E58"/>
    <w:rsid w:val="007D23DE"/>
    <w:rsid w:val="007D2520"/>
    <w:rsid w:val="007D2BA4"/>
    <w:rsid w:val="007D4126"/>
    <w:rsid w:val="007D466F"/>
    <w:rsid w:val="007D66E9"/>
    <w:rsid w:val="007D6A7A"/>
    <w:rsid w:val="007D73F6"/>
    <w:rsid w:val="007E0E72"/>
    <w:rsid w:val="007E0EFD"/>
    <w:rsid w:val="007E45BE"/>
    <w:rsid w:val="007E4908"/>
    <w:rsid w:val="007E56B5"/>
    <w:rsid w:val="007F1F0A"/>
    <w:rsid w:val="007F2425"/>
    <w:rsid w:val="007F4A82"/>
    <w:rsid w:val="007F6744"/>
    <w:rsid w:val="0080040B"/>
    <w:rsid w:val="00800D78"/>
    <w:rsid w:val="00800EC9"/>
    <w:rsid w:val="00801329"/>
    <w:rsid w:val="00802242"/>
    <w:rsid w:val="0080502C"/>
    <w:rsid w:val="00806E1C"/>
    <w:rsid w:val="00814A80"/>
    <w:rsid w:val="0081748B"/>
    <w:rsid w:val="00822263"/>
    <w:rsid w:val="00822386"/>
    <w:rsid w:val="008239C7"/>
    <w:rsid w:val="00823E1E"/>
    <w:rsid w:val="00825659"/>
    <w:rsid w:val="008258A9"/>
    <w:rsid w:val="00825A59"/>
    <w:rsid w:val="008264A0"/>
    <w:rsid w:val="00826C88"/>
    <w:rsid w:val="00830D8E"/>
    <w:rsid w:val="008312D1"/>
    <w:rsid w:val="008324D0"/>
    <w:rsid w:val="0083293F"/>
    <w:rsid w:val="00832AC7"/>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04FC"/>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04"/>
    <w:rsid w:val="008931F5"/>
    <w:rsid w:val="0089324F"/>
    <w:rsid w:val="0089582F"/>
    <w:rsid w:val="00897086"/>
    <w:rsid w:val="008A0AD0"/>
    <w:rsid w:val="008A1320"/>
    <w:rsid w:val="008A1622"/>
    <w:rsid w:val="008A1C6C"/>
    <w:rsid w:val="008A3487"/>
    <w:rsid w:val="008A34AA"/>
    <w:rsid w:val="008A4F53"/>
    <w:rsid w:val="008A5AEF"/>
    <w:rsid w:val="008B33E2"/>
    <w:rsid w:val="008B71DA"/>
    <w:rsid w:val="008C0DB1"/>
    <w:rsid w:val="008D05AB"/>
    <w:rsid w:val="008D3900"/>
    <w:rsid w:val="008D3DF3"/>
    <w:rsid w:val="008D4025"/>
    <w:rsid w:val="008D4957"/>
    <w:rsid w:val="008D60B6"/>
    <w:rsid w:val="008E1E78"/>
    <w:rsid w:val="008E205C"/>
    <w:rsid w:val="008E2572"/>
    <w:rsid w:val="008F1D4C"/>
    <w:rsid w:val="008F20EE"/>
    <w:rsid w:val="008F2129"/>
    <w:rsid w:val="008F3382"/>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30A4"/>
    <w:rsid w:val="00924B21"/>
    <w:rsid w:val="00924EC0"/>
    <w:rsid w:val="009302A0"/>
    <w:rsid w:val="0093051F"/>
    <w:rsid w:val="00931D38"/>
    <w:rsid w:val="00934310"/>
    <w:rsid w:val="00936733"/>
    <w:rsid w:val="00936F05"/>
    <w:rsid w:val="00937995"/>
    <w:rsid w:val="00940F4E"/>
    <w:rsid w:val="009532A0"/>
    <w:rsid w:val="009535AF"/>
    <w:rsid w:val="00955951"/>
    <w:rsid w:val="00955BC2"/>
    <w:rsid w:val="00964C17"/>
    <w:rsid w:val="00965E1B"/>
    <w:rsid w:val="009666E4"/>
    <w:rsid w:val="009715B8"/>
    <w:rsid w:val="00971C88"/>
    <w:rsid w:val="00975B05"/>
    <w:rsid w:val="009774AD"/>
    <w:rsid w:val="0097762C"/>
    <w:rsid w:val="009839D1"/>
    <w:rsid w:val="00986454"/>
    <w:rsid w:val="00987A60"/>
    <w:rsid w:val="00990386"/>
    <w:rsid w:val="009912A8"/>
    <w:rsid w:val="00993095"/>
    <w:rsid w:val="00993DF7"/>
    <w:rsid w:val="009942E1"/>
    <w:rsid w:val="00995022"/>
    <w:rsid w:val="00995215"/>
    <w:rsid w:val="00996527"/>
    <w:rsid w:val="009A0F6A"/>
    <w:rsid w:val="009A1184"/>
    <w:rsid w:val="009A1C9D"/>
    <w:rsid w:val="009A29DF"/>
    <w:rsid w:val="009A4A72"/>
    <w:rsid w:val="009A56E3"/>
    <w:rsid w:val="009A6548"/>
    <w:rsid w:val="009B3D1F"/>
    <w:rsid w:val="009B4BE7"/>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15571"/>
    <w:rsid w:val="00A230B6"/>
    <w:rsid w:val="00A241F4"/>
    <w:rsid w:val="00A25972"/>
    <w:rsid w:val="00A263A2"/>
    <w:rsid w:val="00A27E84"/>
    <w:rsid w:val="00A30172"/>
    <w:rsid w:val="00A32B38"/>
    <w:rsid w:val="00A35A65"/>
    <w:rsid w:val="00A37CAD"/>
    <w:rsid w:val="00A429E6"/>
    <w:rsid w:val="00A474E6"/>
    <w:rsid w:val="00A549AE"/>
    <w:rsid w:val="00A55243"/>
    <w:rsid w:val="00A56C1B"/>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2F5A"/>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02C"/>
    <w:rsid w:val="00AA661D"/>
    <w:rsid w:val="00AA6697"/>
    <w:rsid w:val="00AB2535"/>
    <w:rsid w:val="00AB2D49"/>
    <w:rsid w:val="00AB3610"/>
    <w:rsid w:val="00AB491D"/>
    <w:rsid w:val="00AB4D18"/>
    <w:rsid w:val="00AB5189"/>
    <w:rsid w:val="00AB55A8"/>
    <w:rsid w:val="00AB5BCD"/>
    <w:rsid w:val="00AC0A0C"/>
    <w:rsid w:val="00AC126F"/>
    <w:rsid w:val="00AC17FD"/>
    <w:rsid w:val="00AC290F"/>
    <w:rsid w:val="00AC5480"/>
    <w:rsid w:val="00AC5773"/>
    <w:rsid w:val="00AD08D3"/>
    <w:rsid w:val="00AD1562"/>
    <w:rsid w:val="00AD5A7B"/>
    <w:rsid w:val="00AD7DAF"/>
    <w:rsid w:val="00AE2A7F"/>
    <w:rsid w:val="00AE2EF4"/>
    <w:rsid w:val="00AE48B1"/>
    <w:rsid w:val="00AF0380"/>
    <w:rsid w:val="00AF1803"/>
    <w:rsid w:val="00AF4312"/>
    <w:rsid w:val="00AF4A42"/>
    <w:rsid w:val="00B00628"/>
    <w:rsid w:val="00B0075B"/>
    <w:rsid w:val="00B0138C"/>
    <w:rsid w:val="00B03B29"/>
    <w:rsid w:val="00B04466"/>
    <w:rsid w:val="00B07CFF"/>
    <w:rsid w:val="00B110CB"/>
    <w:rsid w:val="00B1354C"/>
    <w:rsid w:val="00B16580"/>
    <w:rsid w:val="00B17B60"/>
    <w:rsid w:val="00B22EBB"/>
    <w:rsid w:val="00B2365D"/>
    <w:rsid w:val="00B2556A"/>
    <w:rsid w:val="00B274EF"/>
    <w:rsid w:val="00B3003D"/>
    <w:rsid w:val="00B33262"/>
    <w:rsid w:val="00B33E29"/>
    <w:rsid w:val="00B40328"/>
    <w:rsid w:val="00B40B0E"/>
    <w:rsid w:val="00B40F6A"/>
    <w:rsid w:val="00B5076D"/>
    <w:rsid w:val="00B50B8C"/>
    <w:rsid w:val="00B5127F"/>
    <w:rsid w:val="00B51F10"/>
    <w:rsid w:val="00B53449"/>
    <w:rsid w:val="00B541FE"/>
    <w:rsid w:val="00B6002F"/>
    <w:rsid w:val="00B6139D"/>
    <w:rsid w:val="00B62464"/>
    <w:rsid w:val="00B644FF"/>
    <w:rsid w:val="00B72567"/>
    <w:rsid w:val="00B7414C"/>
    <w:rsid w:val="00B8013E"/>
    <w:rsid w:val="00B812AA"/>
    <w:rsid w:val="00B82EAD"/>
    <w:rsid w:val="00B83676"/>
    <w:rsid w:val="00B84222"/>
    <w:rsid w:val="00B847E9"/>
    <w:rsid w:val="00B877F7"/>
    <w:rsid w:val="00B90886"/>
    <w:rsid w:val="00B92295"/>
    <w:rsid w:val="00B92426"/>
    <w:rsid w:val="00B93175"/>
    <w:rsid w:val="00B97583"/>
    <w:rsid w:val="00BA188C"/>
    <w:rsid w:val="00BA1A91"/>
    <w:rsid w:val="00BA39F3"/>
    <w:rsid w:val="00BA58FA"/>
    <w:rsid w:val="00BA6F28"/>
    <w:rsid w:val="00BA7DC3"/>
    <w:rsid w:val="00BB17F9"/>
    <w:rsid w:val="00BB43CE"/>
    <w:rsid w:val="00BB6158"/>
    <w:rsid w:val="00BC291C"/>
    <w:rsid w:val="00BC3277"/>
    <w:rsid w:val="00BC48C9"/>
    <w:rsid w:val="00BC5113"/>
    <w:rsid w:val="00BC515A"/>
    <w:rsid w:val="00BC666E"/>
    <w:rsid w:val="00BD1B34"/>
    <w:rsid w:val="00BD1D17"/>
    <w:rsid w:val="00BD3533"/>
    <w:rsid w:val="00BD6DA9"/>
    <w:rsid w:val="00BD73DB"/>
    <w:rsid w:val="00BE1398"/>
    <w:rsid w:val="00BE284C"/>
    <w:rsid w:val="00BE3D8F"/>
    <w:rsid w:val="00BE426C"/>
    <w:rsid w:val="00BF28F9"/>
    <w:rsid w:val="00BF292B"/>
    <w:rsid w:val="00BF3C83"/>
    <w:rsid w:val="00BF5576"/>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73E03"/>
    <w:rsid w:val="00C74B51"/>
    <w:rsid w:val="00C754E6"/>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0B82"/>
    <w:rsid w:val="00CF11EC"/>
    <w:rsid w:val="00CF280B"/>
    <w:rsid w:val="00CF629F"/>
    <w:rsid w:val="00CF7F52"/>
    <w:rsid w:val="00D00724"/>
    <w:rsid w:val="00D0622C"/>
    <w:rsid w:val="00D07349"/>
    <w:rsid w:val="00D07829"/>
    <w:rsid w:val="00D132A3"/>
    <w:rsid w:val="00D13A2D"/>
    <w:rsid w:val="00D13D19"/>
    <w:rsid w:val="00D13DAD"/>
    <w:rsid w:val="00D149E0"/>
    <w:rsid w:val="00D167ED"/>
    <w:rsid w:val="00D16FD2"/>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56E29"/>
    <w:rsid w:val="00D6029E"/>
    <w:rsid w:val="00D60EDE"/>
    <w:rsid w:val="00D63561"/>
    <w:rsid w:val="00D6419E"/>
    <w:rsid w:val="00D64AC9"/>
    <w:rsid w:val="00D64E94"/>
    <w:rsid w:val="00D67090"/>
    <w:rsid w:val="00D71318"/>
    <w:rsid w:val="00D726E8"/>
    <w:rsid w:val="00D7298B"/>
    <w:rsid w:val="00D739EB"/>
    <w:rsid w:val="00D74F0F"/>
    <w:rsid w:val="00D77B50"/>
    <w:rsid w:val="00D81A69"/>
    <w:rsid w:val="00D82885"/>
    <w:rsid w:val="00D8361B"/>
    <w:rsid w:val="00D842B3"/>
    <w:rsid w:val="00D843E7"/>
    <w:rsid w:val="00D84F00"/>
    <w:rsid w:val="00D854F5"/>
    <w:rsid w:val="00D8558F"/>
    <w:rsid w:val="00D86BC8"/>
    <w:rsid w:val="00D8734F"/>
    <w:rsid w:val="00D9109D"/>
    <w:rsid w:val="00D91406"/>
    <w:rsid w:val="00D91D4F"/>
    <w:rsid w:val="00D974EB"/>
    <w:rsid w:val="00DA252D"/>
    <w:rsid w:val="00DA38E4"/>
    <w:rsid w:val="00DA3B27"/>
    <w:rsid w:val="00DA5715"/>
    <w:rsid w:val="00DA5779"/>
    <w:rsid w:val="00DA5F12"/>
    <w:rsid w:val="00DA71C3"/>
    <w:rsid w:val="00DB1619"/>
    <w:rsid w:val="00DB32F7"/>
    <w:rsid w:val="00DB3ADC"/>
    <w:rsid w:val="00DC0033"/>
    <w:rsid w:val="00DC0C95"/>
    <w:rsid w:val="00DC1074"/>
    <w:rsid w:val="00DC2F04"/>
    <w:rsid w:val="00DC3B95"/>
    <w:rsid w:val="00DD27B5"/>
    <w:rsid w:val="00DD3F0C"/>
    <w:rsid w:val="00DD4601"/>
    <w:rsid w:val="00DD49F7"/>
    <w:rsid w:val="00DD51E2"/>
    <w:rsid w:val="00DD5999"/>
    <w:rsid w:val="00DE6D0B"/>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A07"/>
    <w:rsid w:val="00E367C2"/>
    <w:rsid w:val="00E37216"/>
    <w:rsid w:val="00E41F30"/>
    <w:rsid w:val="00E4365A"/>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91C4C"/>
    <w:rsid w:val="00E92167"/>
    <w:rsid w:val="00E935EB"/>
    <w:rsid w:val="00E946B0"/>
    <w:rsid w:val="00E946F2"/>
    <w:rsid w:val="00E97398"/>
    <w:rsid w:val="00EA1194"/>
    <w:rsid w:val="00EA14FB"/>
    <w:rsid w:val="00EA3BC1"/>
    <w:rsid w:val="00EA4207"/>
    <w:rsid w:val="00EA4524"/>
    <w:rsid w:val="00EA4E62"/>
    <w:rsid w:val="00EA5FB6"/>
    <w:rsid w:val="00EB010B"/>
    <w:rsid w:val="00EB40DA"/>
    <w:rsid w:val="00EB5E52"/>
    <w:rsid w:val="00EC04A0"/>
    <w:rsid w:val="00EC0543"/>
    <w:rsid w:val="00EC0E6F"/>
    <w:rsid w:val="00EC3F25"/>
    <w:rsid w:val="00EC7190"/>
    <w:rsid w:val="00EC7F20"/>
    <w:rsid w:val="00ED019B"/>
    <w:rsid w:val="00ED2263"/>
    <w:rsid w:val="00ED29F0"/>
    <w:rsid w:val="00ED3775"/>
    <w:rsid w:val="00ED50FF"/>
    <w:rsid w:val="00ED5E9C"/>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12FA"/>
    <w:rsid w:val="00F129C0"/>
    <w:rsid w:val="00F1458E"/>
    <w:rsid w:val="00F15EF2"/>
    <w:rsid w:val="00F23D4C"/>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4DC"/>
    <w:rsid w:val="00F83C30"/>
    <w:rsid w:val="00F866F4"/>
    <w:rsid w:val="00F87ED2"/>
    <w:rsid w:val="00F90A83"/>
    <w:rsid w:val="00F90D46"/>
    <w:rsid w:val="00F9102B"/>
    <w:rsid w:val="00F92083"/>
    <w:rsid w:val="00F92E74"/>
    <w:rsid w:val="00F94490"/>
    <w:rsid w:val="00F9566B"/>
    <w:rsid w:val="00FA00E7"/>
    <w:rsid w:val="00FA1FC6"/>
    <w:rsid w:val="00FA20D6"/>
    <w:rsid w:val="00FA375E"/>
    <w:rsid w:val="00FA59F3"/>
    <w:rsid w:val="00FA65B5"/>
    <w:rsid w:val="00FA7E96"/>
    <w:rsid w:val="00FB1200"/>
    <w:rsid w:val="00FB2C27"/>
    <w:rsid w:val="00FB3E8F"/>
    <w:rsid w:val="00FB46AA"/>
    <w:rsid w:val="00FB51AE"/>
    <w:rsid w:val="00FB746A"/>
    <w:rsid w:val="00FC0BC1"/>
    <w:rsid w:val="00FC274E"/>
    <w:rsid w:val="00FC3913"/>
    <w:rsid w:val="00FC5422"/>
    <w:rsid w:val="00FC5F1E"/>
    <w:rsid w:val="00FC6F48"/>
    <w:rsid w:val="00FD0B05"/>
    <w:rsid w:val="00FD355B"/>
    <w:rsid w:val="00FD3EF0"/>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25659"/>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emf"/><Relationship Id="rId55" Type="http://schemas.openxmlformats.org/officeDocument/2006/relationships/footer" Target="footer5.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 Type="http://schemas.openxmlformats.org/officeDocument/2006/relationships/styles" Target="styles.xml"/><Relationship Id="rId19" Type="http://schemas.openxmlformats.org/officeDocument/2006/relationships/image" Target="media/image3.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3.png"/><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7</TotalTime>
  <Pages>1</Pages>
  <Words>22989</Words>
  <Characters>131039</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269</cp:revision>
  <cp:lastPrinted>2022-09-29T04:25:00Z</cp:lastPrinted>
  <dcterms:created xsi:type="dcterms:W3CDTF">2022-03-11T11:25:00Z</dcterms:created>
  <dcterms:modified xsi:type="dcterms:W3CDTF">2022-09-2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